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numbering.xml" ContentType="application/vnd.openxmlformats-officedocument.wordprocessingml.numbering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9781" w:type="dxa"/>
        <w:tblInd w:w="-8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43"/>
        <w:gridCol w:w="7938"/>
      </w:tblGrid>
      <w:tr w:rsidRPr="00F84800" w:rsidR="00AA7138" w:rsidTr="7C80EDDC" w14:paraId="08AE8F81" w14:textId="77777777">
        <w:trPr>
          <w:trHeight w:val="142"/>
        </w:trPr>
        <w:tc>
          <w:tcPr>
            <w:tcW w:w="9781" w:type="dxa"/>
            <w:gridSpan w:val="2"/>
            <w:tcBorders>
              <w:top w:val="single" w:color="FFFFFF" w:themeColor="background1" w:sz="6" w:space="0"/>
              <w:left w:val="single" w:color="FFFFFF" w:themeColor="background1" w:sz="6" w:space="0"/>
              <w:bottom w:val="single" w:color="000000" w:themeColor="text1" w:sz="6" w:space="0"/>
              <w:right w:val="single" w:color="FFFFFF" w:themeColor="background1" w:sz="6" w:space="0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:rsidRPr="00F84800" w:rsidR="00AA7138" w:rsidP="00F84800" w:rsidRDefault="00AA7138" w14:paraId="37274CFD" w14:textId="1690BC07">
            <w:pPr>
              <w:suppressAutoHyphens/>
              <w:autoSpaceDE w:val="0"/>
              <w:autoSpaceDN w:val="0"/>
              <w:adjustRightInd w:val="0"/>
              <w:spacing w:after="0" w:line="288" w:lineRule="auto"/>
              <w:jc w:val="center"/>
              <w:textAlignment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4AB179E4" w:rsidR="19BBD14F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Sobrenomes dos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 xml:space="preserve"> 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autores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 xml:space="preserve"> 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 xml:space="preserve">/ LADEE, 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v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(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n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 xml:space="preserve">), 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p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i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–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p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f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 xml:space="preserve">, 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mes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 xml:space="preserve"> - 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mes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 xml:space="preserve">, </w:t>
            </w:r>
            <w:r w:rsidRPr="4AB179E4" w:rsidR="3BAD52EE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año</w:t>
            </w:r>
          </w:p>
        </w:tc>
      </w:tr>
      <w:tr w:rsidRPr="00F84800" w:rsidR="00F84800" w:rsidTr="7C80EDDC" w14:paraId="56625035" w14:textId="77777777">
        <w:trPr>
          <w:trHeight w:val="1907"/>
        </w:trPr>
        <w:tc>
          <w:tcPr>
            <w:tcW w:w="9781" w:type="dxa"/>
            <w:gridSpan w:val="2"/>
            <w:tcBorders>
              <w:top w:val="single" w:color="000000" w:themeColor="text1" w:sz="6" w:space="0"/>
              <w:left w:val="single" w:color="FFFFFF" w:themeColor="background1" w:sz="6" w:space="0"/>
              <w:bottom w:val="single" w:color="FFFFFF" w:themeColor="background1" w:sz="6" w:space="0"/>
              <w:right w:val="single" w:color="FFFFFF" w:themeColor="background1" w:sz="6" w:space="0"/>
            </w:tcBorders>
            <w:shd w:val="clear" w:color="auto" w:fill="auto"/>
            <w:tcMar>
              <w:top w:w="283" w:type="dxa"/>
              <w:left w:w="113" w:type="dxa"/>
              <w:bottom w:w="283" w:type="dxa"/>
              <w:right w:w="113" w:type="dxa"/>
            </w:tcMar>
            <w:vAlign w:val="center"/>
          </w:tcPr>
          <w:p w:rsidRPr="003A5DD2" w:rsidR="00F84800" w:rsidP="5FACF74B" w:rsidRDefault="00F84800" w14:paraId="50076A68" w14:textId="009E2157">
            <w:pPr>
              <w:suppressAutoHyphens/>
              <w:autoSpaceDE w:val="0"/>
              <w:autoSpaceDN w:val="0"/>
              <w:adjustRightInd w:val="0"/>
              <w:spacing w:after="240" w:line="240" w:lineRule="auto"/>
              <w:textAlignment w:val="center"/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</w:pP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Título completo do </w:t>
            </w:r>
            <w:r w:rsidRPr="5FACF74B" w:rsidR="518F6E02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artigo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 em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inglês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 (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recomenda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-se entre 14 e 20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palavras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)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alinhado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 à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esquerda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 </w:t>
            </w:r>
          </w:p>
          <w:p w:rsidRPr="003A5DD2" w:rsidR="00F84800" w:rsidP="5FACF74B" w:rsidRDefault="00F84800" w14:paraId="7602C0B8" w14:textId="1D8FDDEF">
            <w:pPr>
              <w:pStyle w:val="Normal"/>
              <w:suppressAutoHyphens/>
              <w:autoSpaceDE w:val="0"/>
              <w:autoSpaceDN w:val="0"/>
              <w:adjustRightInd w:val="0"/>
              <w:spacing w:after="240" w:line="240" w:lineRule="auto"/>
              <w:textAlignment w:val="center"/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</w:pP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Título completo do </w:t>
            </w:r>
            <w:r w:rsidRPr="5FACF74B" w:rsidR="0B41AFED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artigo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 em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espanhol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 (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recomenda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-se entre 14 e 20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palavras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)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alinhado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 à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esquerda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  </w:t>
            </w:r>
          </w:p>
          <w:p w:rsidRPr="00F84800" w:rsidR="00F84800" w:rsidP="5FACF74B" w:rsidRDefault="00F84800" w14:paraId="62970331" w14:textId="101EEF4D">
            <w:pPr>
              <w:pStyle w:val="Normal"/>
              <w:suppressAutoHyphens/>
              <w:autoSpaceDE w:val="0"/>
              <w:autoSpaceDN w:val="0"/>
              <w:adjustRightInd w:val="0"/>
              <w:spacing w:after="240" w:line="240" w:lineRule="auto"/>
              <w:textAlignment w:val="center"/>
              <w:rPr>
                <w:rFonts w:ascii="Times New Roman" w:hAnsi="Times New Roman" w:cs="Times New Roman"/>
                <w:b w:val="1"/>
                <w:bCs w:val="1"/>
                <w:color w:val="000000"/>
                <w:sz w:val="26"/>
                <w:szCs w:val="26"/>
                <w:lang w:val="es-ES"/>
              </w:rPr>
            </w:pP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Título completo do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t</w:t>
            </w:r>
            <w:r w:rsidRPr="5FACF74B" w:rsidR="2FB338C9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artigo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 em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português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 (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recomenda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-se entre 14 e 20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palavras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)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alinhado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 xml:space="preserve"> à </w:t>
            </w:r>
            <w:r w:rsidRPr="5FACF74B" w:rsidR="11F3215E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sz w:val="26"/>
                <w:szCs w:val="26"/>
                <w:lang w:val="es-ES"/>
              </w:rPr>
              <w:t>esquerda</w:t>
            </w:r>
          </w:p>
        </w:tc>
      </w:tr>
      <w:tr w:rsidRPr="00F84800" w:rsidR="00F84800" w:rsidTr="7C80EDDC" w14:paraId="20C47099" w14:textId="77777777">
        <w:trPr>
          <w:trHeight w:val="64"/>
        </w:trPr>
        <w:tc>
          <w:tcPr>
            <w:tcW w:w="9781" w:type="dxa"/>
            <w:gridSpan w:val="2"/>
            <w:tcBorders>
              <w:top w:val="single" w:color="FFFFFF" w:themeColor="background1" w:sz="6" w:space="0"/>
              <w:left w:val="single" w:color="FFFFFF" w:themeColor="background1" w:sz="6" w:space="0"/>
              <w:bottom w:val="single" w:color="FFFFFF" w:themeColor="background1" w:sz="6" w:space="0"/>
              <w:right w:val="single" w:color="FFFFFF" w:themeColor="background1" w:sz="6" w:space="0"/>
            </w:tcBorders>
            <w:shd w:val="clear" w:color="auto" w:fill="auto"/>
            <w:tcMar>
              <w:top w:w="283" w:type="dxa"/>
              <w:left w:w="113" w:type="dxa"/>
              <w:bottom w:w="283" w:type="dxa"/>
              <w:right w:w="113" w:type="dxa"/>
            </w:tcMar>
            <w:vAlign w:val="center"/>
          </w:tcPr>
          <w:p w:rsidRPr="00F84800" w:rsidR="00F84800" w:rsidP="003F705F" w:rsidRDefault="007537E6" w14:paraId="14ABE031" w14:textId="7E148FC9">
            <w:pPr>
              <w:suppressAutoHyphens/>
              <w:autoSpaceDE w:val="0"/>
              <w:autoSpaceDN w:val="0"/>
              <w:adjustRightInd w:val="0"/>
              <w:spacing w:after="0" w:line="240" w:lineRule="auto"/>
              <w:textAlignment w:val="center"/>
              <w:rPr>
                <w:rFonts w:ascii="Times New Roman" w:hAnsi="Times New Roman" w:cs="Times New Roman"/>
                <w:b w:val="1"/>
                <w:bCs w:val="1"/>
                <w:color w:val="000000"/>
                <w:lang w:val="es-CO"/>
              </w:rPr>
            </w:pP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>Nomes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 xml:space="preserve"> e 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>sobrenomes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 xml:space="preserve"> completos do autor 1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vertAlign w:val="superscript"/>
                <w:lang w:val="es-CO"/>
              </w:rPr>
              <w:t>a*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 xml:space="preserve">, 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>Nomes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 xml:space="preserve"> e 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>sobrenomes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 xml:space="preserve"> completos do autor 2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vertAlign w:val="superscript"/>
                <w:lang w:val="es-CO"/>
              </w:rPr>
              <w:t>b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 xml:space="preserve">, 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>Nomes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 xml:space="preserve"> e 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>sobrenomes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 xml:space="preserve"> completos do autor 3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vertAlign w:val="superscript"/>
                <w:lang w:val="es-CO"/>
              </w:rPr>
              <w:t>c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>, ………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>alinhados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 xml:space="preserve"> à 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>esquerda</w:t>
            </w:r>
            <w:r w:rsidRPr="5FACF74B" w:rsidR="0DFB1F5B">
              <w:rPr>
                <w:rFonts w:ascii="Times New Roman" w:hAnsi="Times New Roman" w:cs="Times New Roman"/>
                <w:b w:val="1"/>
                <w:bCs w:val="1"/>
                <w:color w:val="000000" w:themeColor="text1" w:themeTint="FF" w:themeShade="FF"/>
                <w:lang w:val="es-CO"/>
              </w:rPr>
              <w:t xml:space="preserve"> </w:t>
            </w:r>
          </w:p>
        </w:tc>
      </w:tr>
      <w:tr w:rsidRPr="00F84800" w:rsidR="00F84800" w:rsidTr="7C80EDDC" w14:paraId="17820A63" w14:textId="77777777">
        <w:trPr>
          <w:trHeight w:val="404"/>
        </w:trPr>
        <w:tc>
          <w:tcPr>
            <w:tcW w:w="9781" w:type="dxa"/>
            <w:gridSpan w:val="2"/>
            <w:tcBorders>
              <w:top w:val="single" w:color="FFFFFF" w:themeColor="background1" w:sz="6" w:space="0"/>
              <w:left w:val="single" w:color="FFFFFF" w:themeColor="background1" w:sz="6" w:space="0"/>
              <w:bottom w:val="single" w:color="000000" w:themeColor="text1" w:sz="6" w:space="0"/>
              <w:right w:val="single" w:color="FFFFFF" w:themeColor="background1" w:sz="6" w:space="0"/>
            </w:tcBorders>
            <w:shd w:val="clear" w:color="auto" w:fill="auto"/>
            <w:tcMar>
              <w:top w:w="283" w:type="dxa"/>
              <w:left w:w="113" w:type="dxa"/>
              <w:bottom w:w="283" w:type="dxa"/>
              <w:right w:w="113" w:type="dxa"/>
            </w:tcMar>
            <w:vAlign w:val="center"/>
          </w:tcPr>
          <w:p w:rsidRPr="00F84800" w:rsidR="00F84800" w:rsidP="5FACF74B" w:rsidRDefault="003A5DD2" w14:paraId="1E82AD84" w14:textId="46A8E131">
            <w:pPr>
              <w:spacing w:line="240" w:lineRule="auto"/>
              <w:ind w:left="142" w:hanging="142"/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</w:pPr>
            <w:r w:rsidRPr="5FACF74B" w:rsidR="007537E6">
              <w:rPr>
                <w:rFonts w:ascii="Times New Roman" w:hAnsi="Times New Roman" w:cs="Times New Roman"/>
                <w:vertAlign w:val="superscript"/>
                <w:lang w:val="es-CO" w:eastAsia="es-MX"/>
              </w:rPr>
              <w:t>a</w:t>
            </w:r>
            <w:r w:rsidRPr="5FACF74B" w:rsidR="007537E6">
              <w:rPr>
                <w:rFonts w:ascii="Times New Roman" w:hAnsi="Times New Roman" w:cs="Times New Roman"/>
                <w:lang w:val="es-CO" w:eastAsia="es-MX"/>
              </w:rPr>
              <w:t xml:space="preserve">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Afiliação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 do autor (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I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nstituição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,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 departamento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o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u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programa,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e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ndereço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,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c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idade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,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 departamento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o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u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Estado, país). E-mail e ORCID </w:t>
            </w:r>
          </w:p>
          <w:p w:rsidRPr="00F84800" w:rsidR="00F84800" w:rsidP="5FACF74B" w:rsidRDefault="003A5DD2" w14:paraId="45F9E25F" w14:textId="4B60C088">
            <w:pPr>
              <w:pStyle w:val="Normal"/>
              <w:spacing w:line="240" w:lineRule="auto"/>
              <w:ind w:left="142" w:hanging="142"/>
            </w:pP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b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Afiliação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 do autor (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Instituição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, departamento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ou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 programa,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endereço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,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cidade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, departamento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ou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 Estado, país). E-mail e ORCID </w:t>
            </w:r>
          </w:p>
          <w:p w:rsidRPr="00F84800" w:rsidR="00F84800" w:rsidP="5FACF74B" w:rsidRDefault="003A5DD2" w14:paraId="79F7590E" w14:textId="55E8F0B7">
            <w:pPr>
              <w:pStyle w:val="Normal"/>
              <w:spacing w:line="240" w:lineRule="auto"/>
              <w:ind w:left="142" w:hanging="142"/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</w:pP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c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Afiliação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 do autor (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Instituição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, departamento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ou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 programa,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endereço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,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cidade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, departamento 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>ou</w:t>
            </w:r>
            <w:r w:rsidRPr="5FACF74B" w:rsidR="405709E6">
              <w:rPr>
                <w:rFonts w:ascii="Times New Roman" w:hAnsi="Times New Roman" w:cs="Times New Roman"/>
                <w:i w:val="1"/>
                <w:iCs w:val="1"/>
                <w:sz w:val="20"/>
                <w:szCs w:val="20"/>
                <w:lang w:val="es-CO" w:eastAsia="es-MX"/>
              </w:rPr>
              <w:t xml:space="preserve"> Estado, país). E-mail e ORCID </w:t>
            </w:r>
          </w:p>
          <w:p w:rsidRPr="00F84800" w:rsidR="00F84800" w:rsidP="5FACF74B" w:rsidRDefault="003A5DD2" w14:paraId="15C090DC" w14:textId="374D8AEA">
            <w:pPr>
              <w:pStyle w:val="Normal"/>
              <w:spacing w:line="240" w:lineRule="auto"/>
              <w:ind w:left="142" w:hanging="142"/>
              <w:rPr>
                <w:rFonts w:ascii="Times New Roman" w:hAnsi="Times New Roman" w:eastAsia="Times New Roman" w:cs="Times New Roman"/>
                <w:lang w:val="es-CO" w:eastAsia="es-MX"/>
              </w:rPr>
            </w:pPr>
            <w:r w:rsidRPr="5FACF74B" w:rsidR="003A5DD2">
              <w:rPr>
                <w:rFonts w:ascii="Times New Roman" w:hAnsi="Times New Roman" w:eastAsia="Times New Roman" w:cs="Times New Roman"/>
                <w:lang w:val="es-CO" w:eastAsia="es-MX"/>
              </w:rPr>
              <w:t>*</w:t>
            </w:r>
            <w:r w:rsidRPr="5FACF74B" w:rsidR="003A5DD2">
              <w:rPr>
                <w:rFonts w:ascii="Times New Roman" w:hAnsi="Times New Roman" w:cs="Times New Roman"/>
              </w:rPr>
              <w:t xml:space="preserve">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Autor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correspondente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. Indique claramente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quem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lidará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com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a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correspondência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em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todas as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etapas de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revisão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e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publicação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,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também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após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a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publicação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. Certifique-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se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de que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sejam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fornecidos números de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telefone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(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com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código de país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e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área),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além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do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endereço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de e-mail,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endereço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postal completo e ORCID. Os dados de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contato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devem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ser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atualizados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 xml:space="preserve"> pelo autor </w:t>
            </w:r>
            <w:r w:rsidRPr="5FACF74B" w:rsidR="2EC21851">
              <w:rPr>
                <w:rFonts w:ascii="Times New Roman" w:hAnsi="Times New Roman" w:eastAsia="Times New Roman" w:cs="Times New Roman"/>
                <w:lang w:val="es-CO" w:eastAsia="es-MX"/>
              </w:rPr>
              <w:t>correspondente</w:t>
            </w:r>
            <w:r w:rsidRPr="5FACF74B" w:rsidR="003A5DD2">
              <w:rPr>
                <w:rFonts w:ascii="Times New Roman" w:hAnsi="Times New Roman" w:eastAsia="Times New Roman" w:cs="Times New Roman"/>
                <w:lang w:val="es-CO" w:eastAsia="es-MX"/>
              </w:rPr>
              <w:t>.</w:t>
            </w:r>
          </w:p>
        </w:tc>
      </w:tr>
      <w:tr w:rsidRPr="00F84800" w:rsidR="00F84800" w:rsidTr="7C80EDDC" w14:paraId="58D2297C" w14:textId="77777777">
        <w:trPr>
          <w:trHeight w:val="1823"/>
        </w:trPr>
        <w:tc>
          <w:tcPr>
            <w:tcW w:w="1843" w:type="dxa"/>
            <w:tcBorders>
              <w:top w:val="single" w:color="000000" w:themeColor="text1" w:sz="6" w:space="0"/>
              <w:left w:val="single" w:color="FFFFFF" w:themeColor="background1" w:sz="6" w:space="0"/>
              <w:bottom w:val="single" w:color="FFFFFF" w:themeColor="background1" w:sz="6" w:space="0"/>
              <w:right w:val="single" w:color="FFFFFF" w:themeColor="background1" w:sz="6" w:space="0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:rsidRPr="00F84800" w:rsidR="00F84800" w:rsidP="5FACF74B" w:rsidRDefault="00AA7138" w14:paraId="7F23C5B7" w14:textId="77742FD0">
            <w:pPr>
              <w:pStyle w:val="Normal"/>
              <w:suppressAutoHyphens/>
              <w:autoSpaceDE w:val="0"/>
              <w:autoSpaceDN w:val="0"/>
              <w:adjustRightInd w:val="0"/>
              <w:spacing w:after="0" w:line="288" w:lineRule="auto"/>
              <w:textAlignment w:val="center"/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</w:pPr>
            <w:proofErr w:type="spellStart"/>
            <w:r w:rsidRPr="5FACF74B" w:rsidR="083226A8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 xml:space="preserve">Para </w:t>
            </w:r>
            <w:r w:rsidRPr="5FACF74B" w:rsidR="083226A8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citar</w:t>
            </w:r>
            <w:r w:rsidRPr="5FACF74B" w:rsidR="083226A8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 xml:space="preserve"> </w:t>
            </w:r>
            <w:r w:rsidRPr="5FACF74B" w:rsidR="083226A8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este</w:t>
            </w:r>
            <w:r w:rsidRPr="5FACF74B" w:rsidR="083226A8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 xml:space="preserve"> </w:t>
            </w:r>
            <w:r w:rsidRPr="5FACF74B" w:rsidR="083226A8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artigo</w:t>
            </w:r>
            <w:r w:rsidRPr="5FACF74B" w:rsidR="083226A8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 xml:space="preserve">: </w:t>
            </w:r>
            <w:r w:rsidRPr="5FACF74B" w:rsidR="083226A8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 xml:space="preserve">  </w:t>
            </w:r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  <w:proofErr w:type="spellStart"/>
            <w:proofErr w:type="spellEnd"/>
          </w:p>
          <w:p w:rsidRPr="00F84800" w:rsidR="00F84800" w:rsidP="5FACF74B" w:rsidRDefault="00AA7138" w14:paraId="7799F817" w14:textId="11E8C6D8">
            <w:pPr>
              <w:pStyle w:val="Normal"/>
              <w:suppressAutoHyphens/>
              <w:autoSpaceDE w:val="0"/>
              <w:autoSpaceDN w:val="0"/>
              <w:adjustRightInd w:val="0"/>
              <w:spacing w:after="0" w:line="288" w:lineRule="auto"/>
              <w:textAlignment w:val="center"/>
            </w:pPr>
            <w:r w:rsidRPr="5FACF74B" w:rsidR="083226A8">
              <w:rPr>
                <w:rFonts w:ascii="Times New Roman" w:hAnsi="Times New Roman" w:cs="Times New Roman"/>
                <w:color w:val="000000" w:themeColor="text1" w:themeTint="FF" w:themeShade="FF"/>
                <w:sz w:val="18"/>
                <w:szCs w:val="18"/>
              </w:rPr>
              <w:t>Sobrenome 1, Inicial do nome 1., Sobrenome 2, Inicial do nome 2, …, &amp; Sobrenomex, Inicial do nomex. (ano). Título completo do trabalho. LADEE, volume(número), página inicial–página final. https://doi.org/</w:t>
            </w:r>
          </w:p>
        </w:tc>
        <w:tc>
          <w:tcPr>
            <w:tcW w:w="7938" w:type="dxa"/>
            <w:vMerge w:val="restart"/>
            <w:tcBorders>
              <w:top w:val="single" w:color="000000" w:themeColor="text1" w:sz="6" w:space="0"/>
              <w:left w:val="single" w:color="FFFFFF" w:themeColor="background1" w:sz="6" w:space="0"/>
              <w:bottom w:val="single" w:color="FFFFFF" w:themeColor="background1" w:sz="6" w:space="0"/>
              <w:right w:val="single" w:color="FFFFFF" w:themeColor="background1" w:sz="6" w:space="0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:rsidRPr="00F84800" w:rsidR="00F84800" w:rsidP="00F84800" w:rsidRDefault="00F84800" w14:paraId="68CF7D38" w14:textId="77777777">
            <w:pPr>
              <w:autoSpaceDE w:val="0"/>
              <w:autoSpaceDN w:val="0"/>
              <w:adjustRightInd w:val="0"/>
              <w:spacing w:before="113" w:after="113" w:line="288" w:lineRule="auto"/>
              <w:ind w:left="170" w:right="170"/>
              <w:jc w:val="both"/>
              <w:textAlignment w:val="center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</w:pPr>
            <w:r w:rsidRPr="00F84800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>Abstract</w:t>
            </w:r>
          </w:p>
          <w:p w:rsidRPr="00F84800" w:rsidR="00F84800" w:rsidP="00F84800" w:rsidRDefault="007537E6" w14:paraId="7B03B8B6" w14:textId="4606515D">
            <w:pPr>
              <w:suppressAutoHyphens/>
              <w:autoSpaceDE w:val="0"/>
              <w:autoSpaceDN w:val="0"/>
              <w:adjustRightInd w:val="0"/>
              <w:spacing w:before="113" w:after="0" w:line="288" w:lineRule="auto"/>
              <w:ind w:left="170" w:right="170"/>
              <w:jc w:val="both"/>
              <w:textAlignment w:val="center"/>
              <w:rPr>
                <w:rFonts w:ascii="Times New Roman" w:hAnsi="Times New Roman" w:cs="Times New Roman"/>
                <w:color w:val="000000"/>
                <w:sz w:val="26"/>
                <w:szCs w:val="26"/>
              </w:rPr>
            </w:pP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It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must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have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a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minimum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of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150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words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and a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maximum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of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250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words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.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Written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in a single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paragraph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,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without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indentation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.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It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is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recommended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to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write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an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analytical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abstract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,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with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quantitative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and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qualitative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information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,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generally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including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the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following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aspects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: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objectives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,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methods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, case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study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, place and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circumstances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,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intervention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,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measurements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and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main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results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, and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conclusions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. At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the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end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of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the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abstract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,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keywords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taken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from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the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text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should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be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used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,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to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allow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the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recovery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of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 xml:space="preserve"> </w:t>
            </w:r>
            <w:r w:rsidRPr="5FACF74B" w:rsidR="007537E6">
              <w:rPr>
                <w:rFonts w:ascii="Times New Roman" w:hAnsi="Times New Roman" w:cs="Times New Roman"/>
                <w:color w:val="000000" w:themeColor="text1" w:themeTint="FF" w:themeShade="FF"/>
                <w:lang w:val="es-CO"/>
              </w:rPr>
              <w:t>information</w:t>
            </w:r>
            <w:r w:rsidRPr="5FACF74B" w:rsidR="00F84800">
              <w:rPr>
                <w:rFonts w:ascii="Times New Roman" w:hAnsi="Times New Roman" w:cs="Times New Roman"/>
                <w:color w:val="000000" w:themeColor="text1" w:themeTint="FF" w:themeShade="FF"/>
              </w:rPr>
              <w:t>.</w:t>
            </w:r>
          </w:p>
        </w:tc>
      </w:tr>
      <w:tr w:rsidRPr="00F84800" w:rsidR="00F84800" w:rsidTr="7C80EDDC" w14:paraId="7AF89169" w14:textId="77777777">
        <w:trPr>
          <w:trHeight w:val="511"/>
        </w:trPr>
        <w:tc>
          <w:tcPr>
            <w:tcW w:w="1843" w:type="dxa"/>
            <w:tcBorders>
              <w:top w:val="single" w:color="FFFFFF" w:themeColor="background1" w:sz="6" w:space="0"/>
              <w:left w:val="single" w:color="FFFFFF" w:themeColor="background1" w:sz="6" w:space="0"/>
              <w:bottom w:val="single" w:color="FFFFFF" w:themeColor="background1" w:sz="6" w:space="0"/>
              <w:right w:val="single" w:color="FFFFFF" w:themeColor="background1" w:sz="6" w:space="0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:rsidRPr="00F84800" w:rsidR="00F84800" w:rsidP="00F84800" w:rsidRDefault="00F84800" w14:paraId="118E4E32" w14:textId="6FD50CDC">
            <w:pPr>
              <w:suppressAutoHyphens/>
              <w:autoSpaceDE w:val="0"/>
              <w:autoSpaceDN w:val="0"/>
              <w:adjustRightInd w:val="0"/>
              <w:spacing w:before="113" w:after="0" w:line="288" w:lineRule="auto"/>
              <w:textAlignment w:val="center"/>
              <w:rPr>
                <w:rFonts w:ascii="Times New Roman" w:hAnsi="Times New Roman" w:cs="Times New Roman"/>
                <w:color w:val="000000"/>
                <w:sz w:val="26"/>
                <w:szCs w:val="26"/>
              </w:rPr>
            </w:pPr>
            <w:r w:rsidRPr="00F8480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Keywords: </w:t>
            </w:r>
            <w:r w:rsidRPr="003A5DD2" w:rsidR="007537E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keyword 1, keyword 2, minimum 3, maximum 7.</w:t>
            </w:r>
          </w:p>
        </w:tc>
        <w:tc>
          <w:tcPr>
            <w:tcW w:w="7938" w:type="dxa"/>
            <w:vMerge/>
            <w:tcBorders/>
            <w:tcMar/>
          </w:tcPr>
          <w:p w:rsidRPr="00F84800" w:rsidR="00F84800" w:rsidP="00F84800" w:rsidRDefault="00F84800" w14:paraId="1B5A86F8" w14:textId="7777777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s-CO"/>
              </w:rPr>
            </w:pPr>
          </w:p>
        </w:tc>
      </w:tr>
      <w:tr w:rsidRPr="00F84800" w:rsidR="00F84800" w:rsidTr="7C80EDDC" w14:paraId="75A79DD2" w14:textId="77777777">
        <w:trPr>
          <w:trHeight w:val="2057"/>
        </w:trPr>
        <w:tc>
          <w:tcPr>
            <w:tcW w:w="1843" w:type="dxa"/>
            <w:tcBorders>
              <w:top w:val="single" w:color="FFFFFF" w:themeColor="background1" w:sz="6" w:space="0"/>
              <w:left w:val="single" w:color="FFFFFF" w:themeColor="background1" w:sz="6" w:space="0"/>
              <w:bottom w:val="single" w:color="FFFFFF" w:themeColor="background1" w:sz="6" w:space="0"/>
              <w:right w:val="single" w:color="FFFFFF" w:themeColor="background1" w:sz="6" w:space="0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:rsidRPr="00F84800" w:rsidR="00F84800" w:rsidP="00F84800" w:rsidRDefault="00F84800" w14:paraId="2CEF67A0" w14:textId="7777777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s-CO"/>
              </w:rPr>
            </w:pPr>
          </w:p>
        </w:tc>
        <w:tc>
          <w:tcPr>
            <w:tcW w:w="7938" w:type="dxa"/>
            <w:vMerge w:val="restart"/>
            <w:tcBorders>
              <w:top w:val="single" w:color="FFFFFF" w:themeColor="background1" w:sz="6" w:space="0"/>
              <w:left w:val="single" w:color="FFFFFF" w:themeColor="background1" w:sz="6" w:space="0"/>
              <w:bottom w:val="single" w:color="FFFFFF" w:themeColor="background1" w:sz="6" w:space="0"/>
              <w:right w:val="single" w:color="FFFFFF" w:themeColor="background1" w:sz="6" w:space="0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:rsidRPr="00F84800" w:rsidR="00F84800" w:rsidP="5FACF74B" w:rsidRDefault="00F84800" w14:paraId="77672FFA" w14:textId="468F4051">
            <w:pPr>
              <w:autoSpaceDE w:val="0"/>
              <w:autoSpaceDN w:val="0"/>
              <w:adjustRightInd w:val="0"/>
              <w:spacing w:before="113" w:after="113" w:line="288" w:lineRule="auto"/>
              <w:ind w:left="0" w:right="170"/>
              <w:jc w:val="both"/>
              <w:textAlignment w:val="center"/>
              <w:rPr>
                <w:rFonts w:ascii="Times New Roman" w:hAnsi="Times New Roman" w:cs="Times New Roman"/>
                <w:b w:val="1"/>
                <w:bCs w:val="1"/>
                <w:i w:val="1"/>
                <w:iCs w:val="1"/>
                <w:color w:val="000000"/>
                <w:sz w:val="24"/>
                <w:szCs w:val="24"/>
                <w:lang w:val="es-ES"/>
              </w:rPr>
            </w:pPr>
            <w:r w:rsidRPr="5FACF74B" w:rsidR="78AEC442">
              <w:rPr>
                <w:rFonts w:ascii="Times New Roman" w:hAnsi="Times New Roman" w:cs="Times New Roman"/>
                <w:b w:val="1"/>
                <w:bCs w:val="1"/>
                <w:i w:val="1"/>
                <w:iCs w:val="1"/>
                <w:color w:val="000000" w:themeColor="text1" w:themeTint="FF" w:themeShade="FF"/>
                <w:sz w:val="24"/>
                <w:szCs w:val="24"/>
                <w:lang w:val="es-ES"/>
              </w:rPr>
              <w:t xml:space="preserve">  </w:t>
            </w:r>
            <w:r w:rsidRPr="5FACF74B" w:rsidR="00F84800">
              <w:rPr>
                <w:rFonts w:ascii="Times New Roman" w:hAnsi="Times New Roman" w:cs="Times New Roman"/>
                <w:b w:val="1"/>
                <w:bCs w:val="1"/>
                <w:i w:val="1"/>
                <w:iCs w:val="1"/>
                <w:color w:val="000000" w:themeColor="text1" w:themeTint="FF" w:themeShade="FF"/>
                <w:sz w:val="24"/>
                <w:szCs w:val="24"/>
                <w:lang w:val="es-ES"/>
              </w:rPr>
              <w:t>Resumen</w:t>
            </w:r>
          </w:p>
          <w:p w:rsidRPr="00F84800" w:rsidR="00F84800" w:rsidP="00F84800" w:rsidRDefault="007537E6" w14:paraId="4CA87544" w14:textId="6F3FDE47">
            <w:pPr>
              <w:suppressAutoHyphens/>
              <w:autoSpaceDE w:val="0"/>
              <w:autoSpaceDN w:val="0"/>
              <w:adjustRightInd w:val="0"/>
              <w:spacing w:before="113" w:after="0" w:line="288" w:lineRule="auto"/>
              <w:ind w:left="170" w:right="170"/>
              <w:jc w:val="both"/>
              <w:textAlignment w:val="center"/>
              <w:rPr>
                <w:rFonts w:ascii="Times New Roman" w:hAnsi="Times New Roman" w:cs="Times New Roman"/>
                <w:color w:val="000000"/>
                <w:sz w:val="26"/>
                <w:szCs w:val="26"/>
              </w:rPr>
            </w:pPr>
            <w:bookmarkStart w:name="_Hlk140585109" w:id="0"/>
            <w:r w:rsidRPr="003A5DD2">
              <w:rPr>
                <w:rFonts w:ascii="Times New Roman" w:hAnsi="Times New Roman" w:cs="Times New Roman"/>
                <w:color w:val="000000"/>
                <w:lang w:val="es-CO"/>
              </w:rPr>
              <w:t>Debe tener como mínimo 150 palabras y máximo 250 palabras. Escrito en un único párrafo, sin sangría. Se recomienda que este resumen sea analítico, es decir, que sea completo, con información cuantitativa y cualitativa, generalmente incluyendo los siguientes aspectos: objetivos, métodos, caso de estudio, lugar y circunstancias, intervención, mediciones y principales resultados, y conclusiones. Al final del resumen se deben usar palabras claves tomadas del texto, las cuales permiten la recuperación de la información</w:t>
            </w:r>
            <w:bookmarkEnd w:id="0"/>
            <w:r w:rsidRPr="00F84800" w:rsidR="00F84800">
              <w:rPr>
                <w:rFonts w:ascii="Times New Roman" w:hAnsi="Times New Roman" w:cs="Times New Roman"/>
                <w:color w:val="000000"/>
                <w:lang w:val="es-ES_tradnl"/>
              </w:rPr>
              <w:t>.</w:t>
            </w:r>
          </w:p>
        </w:tc>
      </w:tr>
      <w:tr w:rsidRPr="00F84800" w:rsidR="00F84800" w:rsidTr="7C80EDDC" w14:paraId="33CABE88" w14:textId="77777777">
        <w:trPr>
          <w:trHeight w:val="1239"/>
        </w:trPr>
        <w:tc>
          <w:tcPr>
            <w:tcW w:w="1843" w:type="dxa"/>
            <w:tcBorders>
              <w:top w:val="single" w:color="FFFFFF" w:themeColor="background1" w:sz="6" w:space="0"/>
              <w:left w:val="single" w:color="FFFFFF" w:themeColor="background1" w:sz="6" w:space="0"/>
              <w:bottom w:val="single" w:color="FFFFFF" w:themeColor="background1" w:sz="6" w:space="0"/>
              <w:right w:val="single" w:color="FFFFFF" w:themeColor="background1" w:sz="6" w:space="0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:rsidRPr="00F84800" w:rsidR="00F84800" w:rsidP="00F84800" w:rsidRDefault="00F84800" w14:paraId="3A5E859D" w14:textId="1CA22C3E">
            <w:pPr>
              <w:suppressAutoHyphens/>
              <w:autoSpaceDE w:val="0"/>
              <w:autoSpaceDN w:val="0"/>
              <w:adjustRightInd w:val="0"/>
              <w:spacing w:before="113" w:after="0" w:line="288" w:lineRule="auto"/>
              <w:textAlignment w:val="center"/>
              <w:rPr>
                <w:rFonts w:ascii="Times New Roman" w:hAnsi="Times New Roman" w:cs="Times New Roman"/>
                <w:color w:val="000000"/>
                <w:sz w:val="26"/>
                <w:szCs w:val="26"/>
              </w:rPr>
            </w:pPr>
            <w:r w:rsidRPr="00F8480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Palabras clave: </w:t>
            </w:r>
            <w:r w:rsidRPr="003A5DD2" w:rsidR="007537E6">
              <w:rPr>
                <w:rFonts w:ascii="Times New Roman" w:hAnsi="Times New Roman" w:cs="Times New Roman"/>
                <w:lang w:val="es-CO" w:eastAsia="es-MX"/>
              </w:rPr>
              <w:t>palabra clave 1, palabra clave 2, mínimo 3, máximo 7</w:t>
            </w:r>
            <w:r w:rsidRPr="00F8480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</w:t>
            </w:r>
          </w:p>
        </w:tc>
        <w:tc>
          <w:tcPr>
            <w:tcW w:w="7938" w:type="dxa"/>
            <w:vMerge/>
            <w:tcBorders/>
            <w:tcMar/>
          </w:tcPr>
          <w:p w:rsidRPr="00F84800" w:rsidR="00F84800" w:rsidP="00F84800" w:rsidRDefault="00F84800" w14:paraId="5738A97B" w14:textId="7777777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s-CO"/>
              </w:rPr>
            </w:pPr>
          </w:p>
        </w:tc>
      </w:tr>
      <w:tr w:rsidRPr="00F84800" w:rsidR="00F84800" w:rsidTr="7C80EDDC" w14:paraId="58FBDBEF" w14:textId="77777777">
        <w:trPr>
          <w:trHeight w:val="1910"/>
        </w:trPr>
        <w:tc>
          <w:tcPr>
            <w:tcW w:w="1843" w:type="dxa"/>
            <w:tcBorders>
              <w:top w:val="single" w:color="FFFFFF" w:themeColor="background1" w:sz="6" w:space="0"/>
              <w:left w:val="single" w:color="FFFFFF" w:themeColor="background1" w:sz="6" w:space="0"/>
              <w:bottom w:val="single" w:color="FFFFFF" w:themeColor="background1" w:sz="6" w:space="0"/>
              <w:right w:val="single" w:color="FFFFFF" w:themeColor="background1" w:sz="6" w:space="0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:rsidRPr="00F84800" w:rsidR="00F84800" w:rsidP="00F84800" w:rsidRDefault="00F84800" w14:paraId="03FC4200" w14:textId="7777777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s-CO"/>
              </w:rPr>
            </w:pPr>
          </w:p>
        </w:tc>
        <w:tc>
          <w:tcPr>
            <w:tcW w:w="7938" w:type="dxa"/>
            <w:vMerge w:val="restart"/>
            <w:tcBorders>
              <w:top w:val="single" w:color="FFFFFF" w:themeColor="background1" w:sz="6" w:space="0"/>
              <w:left w:val="single" w:color="FFFFFF" w:themeColor="background1" w:sz="6" w:space="0"/>
              <w:bottom w:val="single" w:color="FFFFFF" w:themeColor="background1" w:sz="6" w:space="0"/>
              <w:right w:val="single" w:color="FFFFFF" w:themeColor="background1" w:sz="6" w:space="0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:rsidRPr="00F84800" w:rsidR="00F84800" w:rsidP="00F84800" w:rsidRDefault="00F84800" w14:paraId="7F7C9E43" w14:textId="77777777">
            <w:pPr>
              <w:autoSpaceDE w:val="0"/>
              <w:autoSpaceDN w:val="0"/>
              <w:adjustRightInd w:val="0"/>
              <w:spacing w:before="113" w:after="113" w:line="288" w:lineRule="auto"/>
              <w:ind w:left="170" w:right="170"/>
              <w:jc w:val="both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pt-BR"/>
              </w:rPr>
            </w:pPr>
            <w:r w:rsidRPr="00F84800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pt-BR"/>
              </w:rPr>
              <w:t>Resumo</w:t>
            </w:r>
          </w:p>
          <w:p w:rsidRPr="00F84800" w:rsidR="00F84800" w:rsidP="003F705F" w:rsidRDefault="007537E6" w14:paraId="6AD06D3E" w14:textId="7EE590F5">
            <w:pPr>
              <w:autoSpaceDE w:val="0"/>
              <w:autoSpaceDN w:val="0"/>
              <w:adjustRightInd w:val="0"/>
              <w:spacing w:before="113" w:after="0" w:line="288" w:lineRule="auto"/>
              <w:ind w:left="170" w:right="170"/>
              <w:jc w:val="both"/>
              <w:textAlignment w:val="center"/>
              <w:rPr>
                <w:rFonts w:ascii="Times New Roman" w:hAnsi="Times New Roman" w:cs="Times New Roman"/>
                <w:color w:val="000000"/>
                <w:lang w:val="es-CO"/>
              </w:rPr>
            </w:pP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Deve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ter no mínimo 150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palavras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e no máximo 250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palavras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. Escrito em parágrafo único,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sem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recuo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.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Recomenda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-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se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que este resumo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seja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analítico,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ou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seja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, completo,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com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informações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quantitativas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e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qualitativas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,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geralmente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incluindo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os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seguintes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aspectos: objetivos, métodos,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estudo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de caso, local e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circunstâncias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,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intervenção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,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medições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e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principais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resultados e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conclusões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.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Ao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final do resumo,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devem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ser utilizadas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palavras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-chave retiradas do texto, que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permitam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a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recuperação</w:t>
            </w:r>
            <w:proofErr w:type="spellEnd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 xml:space="preserve"> das </w:t>
            </w:r>
            <w:proofErr w:type="spellStart"/>
            <w:r w:rsidRPr="007537E6">
              <w:rPr>
                <w:rFonts w:ascii="Times New Roman" w:hAnsi="Times New Roman" w:cs="Times New Roman"/>
                <w:color w:val="000000"/>
                <w:lang w:val="es-CO"/>
              </w:rPr>
              <w:t>informações</w:t>
            </w:r>
            <w:proofErr w:type="spellEnd"/>
            <w:r w:rsidRPr="00F84800" w:rsidR="00F84800">
              <w:rPr>
                <w:rFonts w:ascii="Times New Roman" w:hAnsi="Times New Roman" w:cs="Times New Roman"/>
                <w:color w:val="000000"/>
                <w:lang w:val="pt-BR"/>
              </w:rPr>
              <w:t>.</w:t>
            </w:r>
          </w:p>
        </w:tc>
      </w:tr>
      <w:tr w:rsidRPr="00F84800" w:rsidR="00F84800" w:rsidTr="7C80EDDC" w14:paraId="5E95D309" w14:textId="77777777">
        <w:trPr>
          <w:trHeight w:val="1910"/>
        </w:trPr>
        <w:tc>
          <w:tcPr>
            <w:tcW w:w="1843" w:type="dxa"/>
            <w:tcBorders>
              <w:top w:val="single" w:color="FFFFFF" w:themeColor="background1" w:sz="6" w:space="0"/>
              <w:left w:val="single" w:color="FFFFFF" w:themeColor="background1" w:sz="6" w:space="0"/>
              <w:bottom w:val="single" w:color="000000" w:themeColor="text1" w:sz="6" w:space="0"/>
              <w:right w:val="single" w:color="FFFFFF" w:themeColor="background1" w:sz="6" w:space="0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:rsidRPr="00F84800" w:rsidR="00F84800" w:rsidP="007537E6" w:rsidRDefault="007537E6" w14:paraId="513135C4" w14:textId="195DA728">
            <w:pPr>
              <w:pStyle w:val="NoSpacing"/>
              <w:spacing w:line="360" w:lineRule="auto"/>
              <w:jc w:val="left"/>
              <w:rPr>
                <w:rFonts w:ascii="Times New Roman" w:hAnsi="Times New Roman" w:eastAsia="Times New Roman" w:cs="Times New Roman"/>
                <w:lang w:val="es-CO" w:eastAsia="es-MX"/>
              </w:rPr>
            </w:pPr>
            <w:proofErr w:type="spellStart"/>
            <w:r w:rsidRPr="003A5DD2">
              <w:rPr>
                <w:rFonts w:ascii="Times New Roman" w:hAnsi="Times New Roman" w:eastAsia="Times New Roman" w:cs="Times New Roman"/>
                <w:i/>
                <w:iCs/>
                <w:lang w:val="es-CO" w:eastAsia="es-MX"/>
              </w:rPr>
              <w:t>Palavras</w:t>
            </w:r>
            <w:proofErr w:type="spellEnd"/>
            <w:r w:rsidRPr="003A5DD2">
              <w:rPr>
                <w:rFonts w:ascii="Times New Roman" w:hAnsi="Times New Roman" w:eastAsia="Times New Roman" w:cs="Times New Roman"/>
                <w:i/>
                <w:iCs/>
                <w:lang w:val="es-CO" w:eastAsia="es-MX"/>
              </w:rPr>
              <w:t xml:space="preserve">-chave: </w:t>
            </w:r>
            <w:proofErr w:type="spellStart"/>
            <w:r w:rsidRPr="003A5DD2">
              <w:rPr>
                <w:rFonts w:ascii="Times New Roman" w:hAnsi="Times New Roman" w:eastAsia="Times New Roman" w:cs="Times New Roman"/>
                <w:lang w:val="es-CO" w:eastAsia="es-MX"/>
              </w:rPr>
              <w:t>palavra</w:t>
            </w:r>
            <w:proofErr w:type="spellEnd"/>
            <w:r w:rsidRPr="003A5DD2">
              <w:rPr>
                <w:rFonts w:ascii="Times New Roman" w:hAnsi="Times New Roman" w:eastAsia="Times New Roman" w:cs="Times New Roman"/>
                <w:lang w:val="es-CO" w:eastAsia="es-MX"/>
              </w:rPr>
              <w:t xml:space="preserve">-chave 1, </w:t>
            </w:r>
            <w:proofErr w:type="spellStart"/>
            <w:r w:rsidRPr="003A5DD2">
              <w:rPr>
                <w:rFonts w:ascii="Times New Roman" w:hAnsi="Times New Roman" w:eastAsia="Times New Roman" w:cs="Times New Roman"/>
                <w:lang w:val="es-CO" w:eastAsia="es-MX"/>
              </w:rPr>
              <w:t>palavra</w:t>
            </w:r>
            <w:proofErr w:type="spellEnd"/>
            <w:r w:rsidRPr="003A5DD2">
              <w:rPr>
                <w:rFonts w:ascii="Times New Roman" w:hAnsi="Times New Roman" w:eastAsia="Times New Roman" w:cs="Times New Roman"/>
                <w:lang w:val="es-CO" w:eastAsia="es-MX"/>
              </w:rPr>
              <w:t>-chave 2, mínimo 3, máximo 7.</w:t>
            </w:r>
          </w:p>
        </w:tc>
        <w:tc>
          <w:tcPr>
            <w:tcW w:w="7938" w:type="dxa"/>
            <w:vMerge/>
            <w:tcBorders/>
            <w:tcMar/>
          </w:tcPr>
          <w:p w:rsidRPr="00F84800" w:rsidR="00F84800" w:rsidP="00F84800" w:rsidRDefault="00F84800" w14:paraId="67E88727" w14:textId="7777777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s-CO"/>
              </w:rPr>
            </w:pPr>
          </w:p>
        </w:tc>
      </w:tr>
      <w:tr w:rsidRPr="00F84800" w:rsidR="00F84800" w:rsidTr="7C80EDDC" w14:paraId="550D9840" w14:textId="77777777">
        <w:trPr>
          <w:trHeight w:val="60"/>
        </w:trPr>
        <w:tc>
          <w:tcPr>
            <w:tcW w:w="9781" w:type="dxa"/>
            <w:gridSpan w:val="2"/>
            <w:tcBorders>
              <w:top w:val="single" w:color="000000" w:themeColor="text1" w:sz="6" w:space="0"/>
              <w:left w:val="single" w:color="FFFFFF" w:themeColor="background1" w:sz="6" w:space="0"/>
              <w:bottom w:val="single" w:color="FFFFFF" w:themeColor="background1" w:sz="6" w:space="0"/>
              <w:right w:val="single" w:color="FFFFFF" w:themeColor="background1" w:sz="6" w:space="0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:rsidRPr="00F84800" w:rsidR="00F84800" w:rsidP="00F84800" w:rsidRDefault="00F84800" w14:paraId="594C094C" w14:textId="77777777">
            <w:pPr>
              <w:suppressAutoHyphens/>
              <w:autoSpaceDE w:val="0"/>
              <w:autoSpaceDN w:val="0"/>
              <w:adjustRightInd w:val="0"/>
              <w:spacing w:after="0" w:line="288" w:lineRule="auto"/>
              <w:textAlignment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Pr="00F84800" w:rsidR="00F84800" w:rsidTr="7C80EDDC" w14:paraId="35E2CADA" w14:textId="77777777">
        <w:trPr>
          <w:trHeight w:val="60"/>
        </w:trPr>
        <w:tc>
          <w:tcPr>
            <w:tcW w:w="9781" w:type="dxa"/>
            <w:gridSpan w:val="2"/>
            <w:tcBorders>
              <w:top w:val="single" w:color="FFFFFF" w:themeColor="background1" w:sz="6" w:space="0"/>
              <w:left w:val="single" w:color="FFFFFF" w:themeColor="background1" w:sz="6" w:space="0"/>
              <w:bottom w:val="single" w:color="FFFFFF" w:themeColor="background1" w:sz="6" w:space="0"/>
              <w:right w:val="single" w:color="FFFFFF" w:themeColor="background1" w:sz="6" w:space="0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:rsidRPr="00F84800" w:rsidR="00F84800" w:rsidP="00F84800" w:rsidRDefault="00F84800" w14:paraId="0596C1D2" w14:textId="602D0299">
            <w:pPr>
              <w:autoSpaceDE w:val="0"/>
              <w:autoSpaceDN w:val="0"/>
              <w:adjustRightInd w:val="0"/>
              <w:spacing w:before="113" w:after="113" w:line="288" w:lineRule="auto"/>
              <w:textAlignment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s-ES_tradnl"/>
              </w:rPr>
            </w:pPr>
            <w:r w:rsidRPr="7C80EDDC" w:rsidR="00F84800">
              <w:rPr>
                <w:rFonts w:ascii="Times New Roman" w:hAnsi="Times New Roman" w:cs="Times New Roman"/>
                <w:color w:val="000000" w:themeColor="text1" w:themeTint="FF" w:themeShade="FF"/>
                <w:sz w:val="24"/>
                <w:szCs w:val="24"/>
                <w:lang w:val="es-ES"/>
              </w:rPr>
              <w:t xml:space="preserve">DOI: </w:t>
            </w:r>
          </w:p>
          <w:p w:rsidRPr="00F84800" w:rsidR="00F84800" w:rsidP="7C80EDDC" w:rsidRDefault="00F84800" w14:paraId="5B39744D" w14:textId="56844514">
            <w:pPr>
              <w:pStyle w:val="NoSpacing"/>
              <w:autoSpaceDE w:val="0"/>
              <w:autoSpaceDN w:val="0"/>
              <w:adjustRightInd w:val="0"/>
              <w:spacing w:before="113" w:after="113" w:line="360" w:lineRule="auto"/>
              <w:jc w:val="left"/>
              <w:textAlignment w:val="center"/>
            </w:pPr>
            <w:r w:rsidRPr="7C80EDDC" w:rsidR="0CFFB64F">
              <w:rPr>
                <w:rFonts w:ascii="Times New Roman" w:hAnsi="Times New Roman" w:eastAsia="Times New Roman" w:cs="Times New Roman"/>
                <w:lang w:val="es-CO" w:eastAsia="es-MX"/>
              </w:rPr>
              <w:t>Data de recebimento dia/mês/ano. Data de aceitação dia/mês/ano</w:t>
            </w:r>
          </w:p>
          <w:p w:rsidRPr="00F84800" w:rsidR="00F84800" w:rsidP="7C80EDDC" w:rsidRDefault="00F84800" w14:paraId="03963E5B" w14:textId="37552657">
            <w:pPr>
              <w:pStyle w:val="Normal"/>
              <w:autoSpaceDE w:val="0"/>
              <w:autoSpaceDN w:val="0"/>
              <w:adjustRightInd w:val="0"/>
              <w:spacing w:before="113" w:after="113" w:line="288" w:lineRule="auto"/>
              <w:textAlignment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s-ES"/>
              </w:rPr>
            </w:pPr>
          </w:p>
        </w:tc>
      </w:tr>
    </w:tbl>
    <w:p w:rsidR="251B533D" w:rsidP="7C80EDDC" w:rsidRDefault="251B533D" w14:paraId="3A3B4495" w14:textId="2EA31B2E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lang w:val="es-CO" w:eastAsia="es-MX"/>
        </w:rPr>
      </w:pPr>
      <w:r w:rsidRPr="4B2CA676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 xml:space="preserve">1. </w:t>
      </w:r>
      <w:r w:rsidRPr="4B2CA676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>Introdução</w:t>
      </w:r>
      <w:r>
        <w:tab/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7C80EDDC" w:rsidRDefault="251B533D" w14:paraId="1E4427C0" w14:textId="58928333">
      <w:pPr>
        <w:pStyle w:val="NoSpacing"/>
        <w:spacing w:line="360" w:lineRule="auto"/>
        <w:ind w:firstLine="720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Indique os objetivos d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rabalh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forneç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antecedente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dequado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, evitand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vis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talhad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a literatur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u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resumo dos resultados. </w:t>
      </w:r>
    </w:p>
    <w:p w:rsidR="251B533D" w:rsidP="7C80EDDC" w:rsidRDefault="251B533D" w14:paraId="7AC91581" w14:textId="45CD96CC">
      <w:pPr>
        <w:pStyle w:val="NoSpacing"/>
        <w:spacing w:line="360" w:lineRule="auto"/>
        <w:ind w:firstLine="720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clu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objetivos específicos/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hipótes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mprovávei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no último parágrafo d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trodu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. </w:t>
      </w:r>
    </w:p>
    <w:p w:rsidR="251B533D" w:rsidP="7C80EDDC" w:rsidRDefault="251B533D" w14:paraId="647CBE55" w14:textId="179385F6">
      <w:pPr>
        <w:pStyle w:val="NoSpacing"/>
        <w:spacing w:line="360" w:lineRule="auto"/>
        <w:ind w:firstLine="720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Defina as abreviaturas qu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eja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adr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est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campo em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nota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odapé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que será colocad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rimeir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página do artigo. Abreviaturas qu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evitávei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no resum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ser definidas em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u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rimeir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menção</w:t>
      </w:r>
      <w:r w:rsidRPr="68BFA7C3" w:rsidR="112D18DA">
        <w:rPr>
          <w:rFonts w:ascii="Times New Roman" w:hAnsi="Times New Roman" w:eastAsia="Times New Roman" w:cs="Times New Roman"/>
          <w:lang w:val="es-CO" w:eastAsia="es-MX"/>
        </w:rPr>
        <w:t>,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b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com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nota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odapé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. </w:t>
      </w:r>
    </w:p>
    <w:p w:rsidR="251B533D" w:rsidP="7C80EDDC" w:rsidRDefault="251B533D" w14:paraId="3326D53D" w14:textId="092E122F">
      <w:pPr>
        <w:pStyle w:val="NoSpacing"/>
        <w:spacing w:line="360" w:lineRule="auto"/>
        <w:ind w:firstLine="720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Garanta 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erênci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as abreviaturas em todo o artigo.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xemplo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itaç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: 'como s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monstr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(Allan, 2000a, 2000b, 1999; Allan y Jones, 1999). Kramer et al. (2010)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ê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monstrad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centement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....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' Texto: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odas 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itaç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no text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fazer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ferênci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a:</w:t>
      </w:r>
    </w:p>
    <w:p w:rsidR="251B533D" w:rsidP="4AB179E4" w:rsidRDefault="251B533D" w14:paraId="5F6B8393" w14:textId="390DA2E3">
      <w:pPr>
        <w:pStyle w:val="NoSpacing"/>
        <w:spacing w:line="360" w:lineRule="auto"/>
        <w:jc w:val="left"/>
      </w:pPr>
      <w:r w:rsidRPr="4AB179E4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4B2CA676" w:rsidRDefault="251B533D" w14:paraId="3EB840FA" w14:textId="65B690B1">
      <w:pPr>
        <w:pStyle w:val="NoSpacing"/>
        <w:spacing w:line="360" w:lineRule="auto"/>
        <w:ind w:firstLine="720"/>
        <w:jc w:val="left"/>
      </w:pP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1. Autor único: o </w:t>
      </w:r>
      <w:r w:rsidRPr="4B2CA676" w:rsidR="3D226D01">
        <w:rPr>
          <w:rFonts w:ascii="Times New Roman" w:hAnsi="Times New Roman" w:eastAsia="Times New Roman" w:cs="Times New Roman"/>
          <w:lang w:val="es-CO" w:eastAsia="es-MX"/>
        </w:rPr>
        <w:t>sobre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nome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do autor (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sem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iniciais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, salvo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ambiguidade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) e o ano de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publicação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;</w:t>
      </w:r>
    </w:p>
    <w:p w:rsidR="251B533D" w:rsidP="4B2CA676" w:rsidRDefault="251B533D" w14:paraId="3F6A3298" w14:textId="318EAFD0">
      <w:pPr>
        <w:pStyle w:val="NoSpacing"/>
        <w:spacing w:line="360" w:lineRule="auto"/>
        <w:ind w:firstLine="720"/>
        <w:jc w:val="left"/>
      </w:pP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2.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Dois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autores: o </w:t>
      </w:r>
      <w:r w:rsidRPr="4B2CA676" w:rsidR="7AA980FD">
        <w:rPr>
          <w:rFonts w:ascii="Times New Roman" w:hAnsi="Times New Roman" w:eastAsia="Times New Roman" w:cs="Times New Roman"/>
          <w:lang w:val="es-CO" w:eastAsia="es-MX"/>
        </w:rPr>
        <w:t>sobrenome</w:t>
      </w:r>
      <w:r w:rsidRPr="4B2CA676" w:rsidR="7AA980F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de ambos os autores e o ano de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publicação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;</w:t>
      </w:r>
    </w:p>
    <w:p w:rsidR="251B533D" w:rsidP="4B2CA676" w:rsidRDefault="251B533D" w14:paraId="40915F6C" w14:textId="617A721D">
      <w:pPr>
        <w:pStyle w:val="NoSpacing"/>
        <w:spacing w:line="360" w:lineRule="auto"/>
        <w:ind w:firstLine="720"/>
        <w:jc w:val="left"/>
      </w:pP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3.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Três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ou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mais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autores: </w:t>
      </w:r>
      <w:r w:rsidRPr="4B2CA676" w:rsidR="7B3AF5B0">
        <w:rPr>
          <w:rFonts w:ascii="Times New Roman" w:hAnsi="Times New Roman" w:eastAsia="Times New Roman" w:cs="Times New Roman"/>
          <w:lang w:val="es-CO" w:eastAsia="es-MX"/>
        </w:rPr>
        <w:t>sobre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nome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do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primeiro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autor seguido de 'et al.' e o ano de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publicação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.</w:t>
      </w:r>
    </w:p>
    <w:p w:rsidR="251B533D" w:rsidP="4AB179E4" w:rsidRDefault="251B533D" w14:paraId="7EA0017A" w14:textId="7C205572">
      <w:pPr>
        <w:pStyle w:val="NoSpacing"/>
        <w:spacing w:line="360" w:lineRule="auto"/>
        <w:jc w:val="left"/>
      </w:pPr>
      <w:r w:rsidRPr="4AB179E4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7C80EDDC" w:rsidRDefault="251B533D" w14:paraId="1041A9CF" w14:textId="7E7308CE">
      <w:pPr>
        <w:pStyle w:val="NoSpacing"/>
        <w:spacing w:line="360" w:lineRule="auto"/>
        <w:ind w:firstLine="720"/>
        <w:jc w:val="left"/>
      </w:pP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As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citações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podem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ser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feitas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diretamente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(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ou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entre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parênteses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). Grupos de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referências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devem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ser listados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primeiro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em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ordem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alfabética e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depois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em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ordem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cronológica.</w:t>
      </w:r>
    </w:p>
    <w:p w:rsidR="251B533D" w:rsidP="4AB179E4" w:rsidRDefault="251B533D" w14:paraId="3FF79449" w14:textId="56E86068">
      <w:pPr>
        <w:pStyle w:val="NoSpacing"/>
        <w:spacing w:line="360" w:lineRule="auto"/>
        <w:jc w:val="left"/>
      </w:pPr>
      <w:r w:rsidRPr="4AB179E4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4B2CA676" w:rsidRDefault="251B533D" w14:paraId="626BBF29" w14:textId="6BB0FEEC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i w:val="1"/>
          <w:iCs w:val="1"/>
          <w:lang w:val="es-CO" w:eastAsia="es-MX"/>
        </w:rPr>
      </w:pPr>
      <w:r w:rsidRPr="4B2CA676" w:rsidR="10A793DF">
        <w:rPr>
          <w:rFonts w:ascii="Times New Roman" w:hAnsi="Times New Roman" w:eastAsia="Times New Roman" w:cs="Times New Roman"/>
          <w:i w:val="1"/>
          <w:iCs w:val="1"/>
          <w:lang w:val="es-CO" w:eastAsia="es-MX"/>
        </w:rPr>
        <w:t xml:space="preserve">1.1. </w:t>
      </w:r>
      <w:r w:rsidRPr="4B2CA676" w:rsidR="251B533D">
        <w:rPr>
          <w:rFonts w:ascii="Times New Roman" w:hAnsi="Times New Roman" w:eastAsia="Times New Roman" w:cs="Times New Roman"/>
          <w:i w:val="1"/>
          <w:iCs w:val="1"/>
          <w:lang w:val="es-CO" w:eastAsia="es-MX"/>
        </w:rPr>
        <w:t xml:space="preserve">Títulos de </w:t>
      </w:r>
      <w:r w:rsidRPr="4B2CA676" w:rsidR="251B533D">
        <w:rPr>
          <w:rFonts w:ascii="Times New Roman" w:hAnsi="Times New Roman" w:eastAsia="Times New Roman" w:cs="Times New Roman"/>
          <w:i w:val="1"/>
          <w:iCs w:val="1"/>
          <w:lang w:val="es-CO" w:eastAsia="es-MX"/>
        </w:rPr>
        <w:t>Nível</w:t>
      </w:r>
      <w:r w:rsidRPr="4B2CA676" w:rsidR="251B533D">
        <w:rPr>
          <w:rFonts w:ascii="Times New Roman" w:hAnsi="Times New Roman" w:eastAsia="Times New Roman" w:cs="Times New Roman"/>
          <w:i w:val="1"/>
          <w:iCs w:val="1"/>
          <w:lang w:val="es-CO" w:eastAsia="es-MX"/>
        </w:rPr>
        <w:t xml:space="preserve"> 2</w:t>
      </w:r>
    </w:p>
    <w:p w:rsidR="251B533D" w:rsidP="7C80EDDC" w:rsidRDefault="251B533D" w14:paraId="53BEC5FD" w14:textId="09BF38C0">
      <w:pPr>
        <w:pStyle w:val="NoSpacing"/>
        <w:spacing w:line="360" w:lineRule="auto"/>
        <w:ind w:firstLine="720"/>
        <w:jc w:val="left"/>
      </w:pP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Se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houver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mais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um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apêndice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, eles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devem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ser identificados como A, B, etc. Fórmulas e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equações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devem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ser numeradas separadamente: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Eq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. (A.1),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Eq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. (A.2)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e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assim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por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diante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. Da mesma forma para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tabelas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e figuras: 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>Tabela</w:t>
      </w:r>
      <w:r w:rsidRPr="7C80EDDC" w:rsidR="251B533D">
        <w:rPr>
          <w:rFonts w:ascii="Times New Roman" w:hAnsi="Times New Roman" w:eastAsia="Times New Roman" w:cs="Times New Roman"/>
          <w:lang w:val="es-CO" w:eastAsia="es-MX"/>
        </w:rPr>
        <w:t xml:space="preserve"> A.1; Figura A.1, etc.</w:t>
      </w:r>
    </w:p>
    <w:p w:rsidR="251B533D" w:rsidP="4AB179E4" w:rsidRDefault="251B533D" w14:paraId="43D7690A" w14:textId="58ABB07E">
      <w:pPr>
        <w:pStyle w:val="NoSpacing"/>
        <w:spacing w:line="360" w:lineRule="auto"/>
        <w:jc w:val="left"/>
      </w:pP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4B2CA676" w:rsidRDefault="251B533D" w14:paraId="1A338FBF" w14:textId="7C19ECF5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i w:val="1"/>
          <w:iCs w:val="1"/>
          <w:lang w:val="es-CO" w:eastAsia="es-MX"/>
        </w:rPr>
      </w:pPr>
      <w:r w:rsidRPr="4B2CA676" w:rsidR="251B533D">
        <w:rPr>
          <w:rFonts w:ascii="Times New Roman" w:hAnsi="Times New Roman" w:eastAsia="Times New Roman" w:cs="Times New Roman"/>
          <w:i w:val="1"/>
          <w:iCs w:val="1"/>
          <w:lang w:val="es-CO" w:eastAsia="es-MX"/>
        </w:rPr>
        <w:t xml:space="preserve">1.1.1. Títulos de </w:t>
      </w:r>
      <w:r w:rsidRPr="4B2CA676" w:rsidR="251B533D">
        <w:rPr>
          <w:rFonts w:ascii="Times New Roman" w:hAnsi="Times New Roman" w:eastAsia="Times New Roman" w:cs="Times New Roman"/>
          <w:i w:val="1"/>
          <w:iCs w:val="1"/>
          <w:lang w:val="es-CO" w:eastAsia="es-MX"/>
        </w:rPr>
        <w:t>Nível</w:t>
      </w:r>
      <w:r w:rsidRPr="4B2CA676" w:rsidR="251B533D">
        <w:rPr>
          <w:rFonts w:ascii="Times New Roman" w:hAnsi="Times New Roman" w:eastAsia="Times New Roman" w:cs="Times New Roman"/>
          <w:i w:val="1"/>
          <w:iCs w:val="1"/>
          <w:lang w:val="es-CO" w:eastAsia="es-MX"/>
        </w:rPr>
        <w:t xml:space="preserve"> 3</w:t>
      </w:r>
    </w:p>
    <w:p w:rsidR="251B533D" w:rsidP="4B2CA676" w:rsidRDefault="251B533D" w14:paraId="39576B2C" w14:textId="3F127768">
      <w:pPr>
        <w:pStyle w:val="NoSpacing"/>
        <w:spacing w:line="360" w:lineRule="auto"/>
        <w:ind w:firstLine="720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ertifique-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que as figuras 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abel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cluíd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eja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colocad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</w:t>
      </w:r>
      <w:r w:rsidRPr="68BFA7C3" w:rsidR="5094D0F7">
        <w:rPr>
          <w:rFonts w:ascii="Times New Roman" w:hAnsi="Times New Roman" w:eastAsia="Times New Roman" w:cs="Times New Roman"/>
          <w:lang w:val="es-CO" w:eastAsia="es-MX"/>
        </w:rPr>
        <w:t>baix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o texto relevante no manuscrito, em vez de no final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u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n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íci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rquiv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. O títul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rrespondent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ser colocad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iretament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baix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a figura </w:t>
      </w:r>
      <w:r w:rsidRPr="68BFA7C3" w:rsidR="677DA32F">
        <w:rPr>
          <w:rFonts w:ascii="Times New Roman" w:hAnsi="Times New Roman" w:eastAsia="Times New Roman" w:cs="Times New Roman"/>
          <w:lang w:val="es-CO" w:eastAsia="es-MX"/>
        </w:rPr>
        <w:t>e acima d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abel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.</w:t>
      </w:r>
    </w:p>
    <w:p w:rsidR="251B533D" w:rsidP="4AB179E4" w:rsidRDefault="251B533D" w14:paraId="67517F4E" w14:textId="43F95DE8">
      <w:pPr>
        <w:pStyle w:val="NoSpacing"/>
        <w:spacing w:line="360" w:lineRule="auto"/>
        <w:jc w:val="left"/>
      </w:pPr>
      <w:r w:rsidRPr="4AB179E4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4B2CA676" w:rsidRDefault="251B533D" w14:paraId="3DBF8D13" w14:textId="34E2E55B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i w:val="1"/>
          <w:iCs w:val="1"/>
          <w:lang w:val="es-CO" w:eastAsia="es-MX"/>
        </w:rPr>
      </w:pPr>
      <w:r w:rsidRPr="4B2CA676" w:rsidR="251B533D">
        <w:rPr>
          <w:rFonts w:ascii="Times New Roman" w:hAnsi="Times New Roman" w:eastAsia="Times New Roman" w:cs="Times New Roman"/>
          <w:i w:val="1"/>
          <w:iCs w:val="1"/>
          <w:lang w:val="es-CO" w:eastAsia="es-MX"/>
        </w:rPr>
        <w:t>1.1.2. Legendas de Figuras</w:t>
      </w:r>
    </w:p>
    <w:p w:rsidR="251B533D" w:rsidP="4AB179E4" w:rsidRDefault="251B533D" w14:paraId="389C83AF" w14:textId="0E73F8B7">
      <w:pPr>
        <w:pStyle w:val="NoSpacing"/>
        <w:spacing w:line="360" w:lineRule="auto"/>
        <w:jc w:val="left"/>
      </w:pP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>
        <w:tab/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Certifique-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se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de que cada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ilustração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tenha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um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título.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Uma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legenda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deve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consistir em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um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título breve (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não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na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figura em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si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) e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uma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descrição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da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ilustração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.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Mantenha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o texto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nas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ilustrações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,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mas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explique todos os símbolos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e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abreviaturas usados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.</w:t>
      </w:r>
    </w:p>
    <w:p w:rsidR="251B533D" w:rsidP="4AB179E4" w:rsidRDefault="251B533D" w14:paraId="0F006C20" w14:textId="2CCF7B35">
      <w:pPr>
        <w:pStyle w:val="NoSpacing"/>
        <w:spacing w:line="360" w:lineRule="auto"/>
        <w:jc w:val="left"/>
      </w:pPr>
      <w:r w:rsidRPr="4AB179E4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4B2CA676" w:rsidRDefault="251B533D" w14:paraId="65D1B908" w14:textId="1CAD7350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lang w:val="es-CO" w:eastAsia="es-MX"/>
        </w:rPr>
      </w:pPr>
      <w:r w:rsidRPr="4B2CA676" w:rsidR="251B533D">
        <w:rPr>
          <w:rFonts w:ascii="Times New Roman" w:hAnsi="Times New Roman" w:eastAsia="Times New Roman" w:cs="Times New Roman"/>
          <w:lang w:val="es-CO" w:eastAsia="es-MX"/>
        </w:rPr>
        <w:t xml:space="preserve">1.1.3. </w:t>
      </w:r>
      <w:r w:rsidRPr="4B2CA676" w:rsidR="251B533D">
        <w:rPr>
          <w:rFonts w:ascii="Times New Roman" w:hAnsi="Times New Roman" w:eastAsia="Times New Roman" w:cs="Times New Roman"/>
          <w:lang w:val="es-CO" w:eastAsia="es-MX"/>
        </w:rPr>
        <w:t>Tabelas</w:t>
      </w:r>
    </w:p>
    <w:p w:rsidR="251B533D" w:rsidP="4AB179E4" w:rsidRDefault="251B533D" w14:paraId="0EB58F8A" w14:textId="45551421">
      <w:pPr>
        <w:pStyle w:val="NoSpacing"/>
        <w:spacing w:line="360" w:lineRule="auto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>
        <w:tab/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Numere 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abel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consecutivamente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cord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u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</w:t>
      </w:r>
      <w:r w:rsidRPr="68BFA7C3" w:rsidR="206AE72B">
        <w:rPr>
          <w:rFonts w:ascii="Times New Roman" w:hAnsi="Times New Roman" w:eastAsia="Times New Roman" w:cs="Times New Roman"/>
          <w:lang w:val="es-CO" w:eastAsia="es-MX"/>
        </w:rPr>
        <w:t>parição</w:t>
      </w:r>
      <w:r w:rsidRPr="68BFA7C3" w:rsidR="206AE72B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no texto. Coloqu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s not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d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bel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baix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d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rp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d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bel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e indique-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letras minúsculas em sobrescrito. Evit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l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h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v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rticai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.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Us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bel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dera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 certifique-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que os dado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resentado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bel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s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pita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nos resultado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scritos 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tr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artes do artigo.</w:t>
      </w:r>
    </w:p>
    <w:p w:rsidR="251B533D" w:rsidP="4AB179E4" w:rsidRDefault="251B533D" w14:paraId="59915298" w14:textId="7EE8DDC1">
      <w:pPr>
        <w:pStyle w:val="NoSpacing"/>
        <w:spacing w:line="360" w:lineRule="auto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68BFA7C3" w:rsidRDefault="251B533D" w14:paraId="366EE812" w14:textId="587FF382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i w:val="1"/>
          <w:iCs w:val="1"/>
          <w:lang w:val="es-CO" w:eastAsia="es-MX"/>
        </w:rPr>
      </w:pPr>
      <w:r w:rsidRPr="68BFA7C3" w:rsidR="251B533D">
        <w:rPr>
          <w:rFonts w:ascii="Times New Roman" w:hAnsi="Times New Roman" w:eastAsia="Times New Roman" w:cs="Times New Roman"/>
          <w:i w:val="1"/>
          <w:iCs w:val="1"/>
          <w:lang w:val="es-CO" w:eastAsia="es-MX"/>
        </w:rPr>
        <w:t>1.1.4. Resumo Gráfico</w:t>
      </w:r>
    </w:p>
    <w:p w:rsidR="251B533D" w:rsidP="4AB179E4" w:rsidRDefault="251B533D" w14:paraId="0EB800AA" w14:textId="7985E5DD">
      <w:pPr>
        <w:pStyle w:val="NoSpacing"/>
        <w:spacing w:line="360" w:lineRule="auto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>
        <w:tab/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resumo gráfico é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brigatóri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para todos</w:t>
      </w:r>
      <w:r w:rsidRPr="68BFA7C3" w:rsidR="1FBBF1F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o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rabalho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pesquisa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rtigo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vis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municaç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breves enviadas a esta revista.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é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ecessári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nviá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-l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ubmiss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inicial, m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ser fornecido em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qualquer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vis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posterior.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resumir 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nteúd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o artigo de forma concisa em formato gráfic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rojetad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par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trair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ten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amplo público </w:t>
      </w:r>
      <w:r w:rsidRPr="68BFA7C3" w:rsidR="251B533D">
        <w:rPr>
          <w:rFonts w:ascii="Times New Roman" w:hAnsi="Times New Roman" w:eastAsia="Times New Roman" w:cs="Times New Roman"/>
          <w:i w:val="1"/>
          <w:iCs w:val="1"/>
          <w:lang w:val="es-CO" w:eastAsia="es-MX"/>
        </w:rPr>
        <w:t>onlin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. Os autore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fornecer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magen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qu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present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claramente 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rabalh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scrito no artigo.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sumo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gráfico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ser enviados com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rquiv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separado no sistema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nvi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i w:val="1"/>
          <w:iCs w:val="1"/>
          <w:lang w:val="es-CO" w:eastAsia="es-MX"/>
        </w:rPr>
        <w:t>onlin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.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amanh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mag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: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forneç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mag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pelo menos 531 × 1328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ixel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(altura × largura)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u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mais</w:t>
      </w:r>
      <w:r w:rsidRPr="68BFA7C3" w:rsidR="4D36AC2C">
        <w:rPr>
          <w:rFonts w:ascii="Times New Roman" w:hAnsi="Times New Roman" w:eastAsia="Times New Roman" w:cs="Times New Roman"/>
          <w:lang w:val="es-CO" w:eastAsia="es-MX"/>
        </w:rPr>
        <w:t xml:space="preserve">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proporcionalmente. 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mag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ser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legível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em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amanh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5 × 13 cm usand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solu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tela normal de 96 dpi. Tipo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rquiv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preferido: TIFF.</w:t>
      </w:r>
    </w:p>
    <w:p w:rsidR="251B533D" w:rsidP="4AB179E4" w:rsidRDefault="251B533D" w14:paraId="3A3165FA" w14:textId="59BD45DF">
      <w:pPr>
        <w:pStyle w:val="NoSpacing"/>
        <w:spacing w:line="360" w:lineRule="auto"/>
        <w:jc w:val="left"/>
      </w:pPr>
      <w:r w:rsidRPr="4AB179E4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68BFA7C3" w:rsidRDefault="251B533D" w14:paraId="38EE9956" w14:textId="2ED18544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b w:val="1"/>
          <w:bCs w:val="1"/>
          <w:lang w:val="es-CO" w:eastAsia="es-MX"/>
        </w:rPr>
      </w:pP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 xml:space="preserve">2. </w:t>
      </w: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>Materiais</w:t>
      </w: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 xml:space="preserve"> e Métodos</w:t>
      </w:r>
    </w:p>
    <w:p w:rsidR="251B533D" w:rsidP="68BFA7C3" w:rsidRDefault="251B533D" w14:paraId="7C5F36E9" w14:textId="5B321319">
      <w:pPr>
        <w:pStyle w:val="NoSpacing"/>
        <w:spacing w:line="360" w:lineRule="auto"/>
        <w:ind w:firstLine="720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Forneç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talh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suficientes para permitir 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produ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rabalh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por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esquisador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independente. Método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já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publicado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ser resumidos e indicados por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mei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ferênci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. S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você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citar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iretament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método publicado anteriormente, use asp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cit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ambé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font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.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Qualquer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modifica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o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métodos existente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ambé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ser descrita.</w:t>
      </w:r>
    </w:p>
    <w:p w:rsidR="251B533D" w:rsidP="4AB179E4" w:rsidRDefault="251B533D" w14:paraId="3F415DA8" w14:textId="3DBEFBA4">
      <w:pPr>
        <w:pStyle w:val="NoSpacing"/>
        <w:spacing w:line="360" w:lineRule="auto"/>
        <w:jc w:val="left"/>
      </w:pPr>
      <w:r w:rsidRPr="4AB179E4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68BFA7C3" w:rsidRDefault="251B533D" w14:paraId="7F36C0C5" w14:textId="15A18774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b w:val="1"/>
          <w:bCs w:val="1"/>
          <w:lang w:val="es-CO" w:eastAsia="es-MX"/>
        </w:rPr>
      </w:pP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 xml:space="preserve">3. Resultados e </w:t>
      </w: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>Discussões</w:t>
      </w:r>
    </w:p>
    <w:p w:rsidR="251B533D" w:rsidP="68BFA7C3" w:rsidRDefault="251B533D" w14:paraId="0F2BFCB9" w14:textId="02E870F2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lang w:val="es-CO" w:eastAsia="es-MX"/>
        </w:rPr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Os resultado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ser claro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concisos. Est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e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explorar o significado dos resultados d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rabalh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8C8F095">
        <w:rPr>
          <w:rFonts w:ascii="Times New Roman" w:hAnsi="Times New Roman" w:eastAsia="Times New Roman" w:cs="Times New Roman"/>
          <w:lang w:val="es-CO" w:eastAsia="es-MX"/>
        </w:rPr>
        <w:t>repetir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-los.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e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combinada de Resultados 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iscuss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geralment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é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propriad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. Evit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itaç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 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iscuss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3597B1AC">
        <w:rPr>
          <w:rFonts w:ascii="Times New Roman" w:hAnsi="Times New Roman" w:eastAsia="Times New Roman" w:cs="Times New Roman"/>
          <w:lang w:val="es-CO" w:eastAsia="es-MX"/>
        </w:rPr>
        <w:t xml:space="preserve">extens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a literatura publicada.</w:t>
      </w:r>
    </w:p>
    <w:p w:rsidR="251B533D" w:rsidP="4AB179E4" w:rsidRDefault="251B533D" w14:paraId="66CD44C7" w14:textId="5A589A39">
      <w:pPr>
        <w:pStyle w:val="NoSpacing"/>
        <w:spacing w:line="360" w:lineRule="auto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>
        <w:tab/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clu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parágrafo que aborde 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limitaç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stud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e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iscuss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.</w:t>
      </w:r>
    </w:p>
    <w:p w:rsidR="251B533D" w:rsidP="4AB179E4" w:rsidRDefault="251B533D" w14:paraId="7EAC4C92" w14:textId="45DABA89">
      <w:pPr>
        <w:pStyle w:val="NoSpacing"/>
        <w:spacing w:line="360" w:lineRule="auto"/>
        <w:jc w:val="left"/>
      </w:pPr>
      <w:r w:rsidRPr="4AB179E4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68BFA7C3" w:rsidRDefault="251B533D" w14:paraId="034BBFAA" w14:textId="4DB9399A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b w:val="1"/>
          <w:bCs w:val="1"/>
          <w:lang w:val="es-CO" w:eastAsia="es-MX"/>
        </w:rPr>
      </w:pP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 xml:space="preserve">4. </w:t>
      </w: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>Conclusões</w:t>
      </w:r>
    </w:p>
    <w:p w:rsidR="251B533D" w:rsidP="4AB179E4" w:rsidRDefault="251B533D" w14:paraId="00E12F2C" w14:textId="709175F5">
      <w:pPr>
        <w:pStyle w:val="NoSpacing"/>
        <w:spacing w:line="360" w:lineRule="auto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>
        <w:tab/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rincipai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nclus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stud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od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ser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presentad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em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brev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e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nclus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, que pode ser independent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u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fazer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parte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e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Resultados 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iscuss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.</w:t>
      </w:r>
    </w:p>
    <w:p w:rsidR="251B533D" w:rsidP="4AB179E4" w:rsidRDefault="251B533D" w14:paraId="54F58002" w14:textId="15A0AA16">
      <w:pPr>
        <w:pStyle w:val="NoSpacing"/>
        <w:spacing w:line="360" w:lineRule="auto"/>
        <w:jc w:val="left"/>
      </w:pPr>
      <w:r w:rsidRPr="4AB179E4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68BFA7C3" w:rsidRDefault="251B533D" w14:paraId="43BA5B24" w14:textId="153B1037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b w:val="1"/>
          <w:bCs w:val="1"/>
          <w:lang w:val="es-CO" w:eastAsia="es-MX"/>
        </w:rPr>
      </w:pP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>Agradecimentos</w:t>
      </w:r>
    </w:p>
    <w:p w:rsidR="251B533D" w:rsidP="4AB179E4" w:rsidRDefault="251B533D" w14:paraId="73B6846E" w14:textId="53868253">
      <w:pPr>
        <w:pStyle w:val="NoSpacing"/>
        <w:spacing w:line="360" w:lineRule="auto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>
        <w:tab/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Coloque o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gradecimento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em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e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separada no final do artigo antes d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ferênci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e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ortant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o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clu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página de título, com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nota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odapé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o título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u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utr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forma. List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qui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esso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qu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restara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jud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urante a pesquisa (por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xempl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judara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o idioma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ssistênci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da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u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vis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o artigo, etc.).</w:t>
      </w:r>
    </w:p>
    <w:p w:rsidR="251B533D" w:rsidP="4AB179E4" w:rsidRDefault="251B533D" w14:paraId="277F9BEC" w14:textId="1C9949B6">
      <w:pPr>
        <w:pStyle w:val="NoSpacing"/>
        <w:spacing w:line="360" w:lineRule="auto"/>
        <w:jc w:val="left"/>
      </w:pPr>
      <w:r w:rsidRPr="4AB179E4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68BFA7C3" w:rsidRDefault="251B533D" w14:paraId="103F0CEF" w14:textId="4816DFA0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b w:val="1"/>
          <w:bCs w:val="1"/>
          <w:lang w:val="es-CO" w:eastAsia="es-MX"/>
        </w:rPr>
      </w:pP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>Declaração</w:t>
      </w: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>Conflito</w:t>
      </w: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>Interesses</w:t>
      </w:r>
    </w:p>
    <w:p w:rsidR="251B533D" w:rsidP="68BFA7C3" w:rsidRDefault="251B533D" w14:paraId="30314511" w14:textId="0F3A7B42">
      <w:pPr>
        <w:pStyle w:val="NoSpacing"/>
        <w:spacing w:line="360" w:lineRule="auto"/>
        <w:ind w:firstLine="720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Os autore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rrespondent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, em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om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todos os autores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presenta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ivulgar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qualquer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la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financeir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essoal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utr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esso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u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rganizaç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qu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ossa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influenciar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devidament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eu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rabalh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.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xemplo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ossívei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nflito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teress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clu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mpreg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nsultori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ropriedad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ç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ax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estemunh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especialistas remunerados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olicitaç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/registros de patente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bols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u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outro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financiamento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. Todos os autores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cluind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quel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nflito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teress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a declarar,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fornecer 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formaç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relevante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autor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rrespondent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(que, s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plicável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, pode especificar qu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nada a declarar).</w:t>
      </w:r>
    </w:p>
    <w:p w:rsidR="251B533D" w:rsidP="4AB179E4" w:rsidRDefault="251B533D" w14:paraId="00F70329" w14:textId="0EB93191">
      <w:pPr>
        <w:pStyle w:val="NoSpacing"/>
        <w:spacing w:line="360" w:lineRule="auto"/>
        <w:jc w:val="left"/>
      </w:pPr>
      <w:r w:rsidRPr="4AB179E4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</w:p>
    <w:p w:rsidR="251B533D" w:rsidP="68BFA7C3" w:rsidRDefault="251B533D" w14:paraId="7FABD8AF" w14:textId="23528F9C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b w:val="1"/>
          <w:bCs w:val="1"/>
          <w:lang w:val="es-CO" w:eastAsia="es-MX"/>
        </w:rPr>
      </w:pPr>
      <w:r w:rsidRPr="68BFA7C3" w:rsidR="7CDC611A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>C</w:t>
      </w: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>ontribuições</w:t>
      </w:r>
      <w:r w:rsidRPr="68BFA7C3" w:rsidR="251B533D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 xml:space="preserve"> dos Autores</w:t>
      </w:r>
    </w:p>
    <w:p w:rsidR="251B533D" w:rsidP="68BFA7C3" w:rsidRDefault="251B533D" w14:paraId="3BD94D03" w14:textId="111D75E2">
      <w:pPr>
        <w:pStyle w:val="NoSpacing"/>
        <w:spacing w:line="360" w:lineRule="auto"/>
        <w:ind w:firstLine="720"/>
        <w:jc w:val="left"/>
        <w:rPr>
          <w:rFonts w:ascii="Times New Roman" w:hAnsi="Times New Roman" w:eastAsia="Times New Roman" w:cs="Times New Roman"/>
          <w:b w:val="1"/>
          <w:bCs w:val="1"/>
          <w:lang w:val="es-CO" w:eastAsia="es-MX"/>
        </w:rPr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Para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maior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transparênci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, encorajamos os autores a enviar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u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rquiv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clara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autor qu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screv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u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ntribuiç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individuai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ocumento usando 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funç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RediT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relevantes: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nceitualiza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;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uradori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dados;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nálise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formal;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quisi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fundos; pesquisa;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metodologi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;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gerenciament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rojet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; recursos; software;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supervis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;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valida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;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visualiza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; escrita -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ascunh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original; escrita: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revis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ediçã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. 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claraç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autoria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deve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ser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formatada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om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o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nom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os autore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primeiro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e as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funções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de 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>CRediT</w:t>
      </w: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a seguir.</w:t>
      </w:r>
    </w:p>
    <w:p w:rsidRPr="003A5DD2" w:rsidR="000C7324" w:rsidP="68BFA7C3" w:rsidRDefault="000C7324" w14:paraId="02E349FD" w14:textId="25991C5D">
      <w:pPr>
        <w:pStyle w:val="NoSpacing"/>
        <w:spacing w:line="360" w:lineRule="auto"/>
        <w:jc w:val="left"/>
      </w:pPr>
      <w:r w:rsidRPr="68BFA7C3" w:rsidR="251B533D">
        <w:rPr>
          <w:rFonts w:ascii="Times New Roman" w:hAnsi="Times New Roman" w:eastAsia="Times New Roman" w:cs="Times New Roman"/>
          <w:lang w:val="es-CO" w:eastAsia="es-MX"/>
        </w:rPr>
        <w:t xml:space="preserve"> </w:t>
      </w:r>
      <w:bookmarkStart w:name="_Toc121418354" w:id="6"/>
    </w:p>
    <w:p w:rsidR="46B2595C" w:rsidP="4AB179E4" w:rsidRDefault="46B2595C" w14:paraId="38080AED" w14:textId="340A0909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b w:val="1"/>
          <w:bCs w:val="1"/>
          <w:lang w:val="es-CO" w:eastAsia="es-MX"/>
        </w:rPr>
      </w:pPr>
      <w:bookmarkEnd w:id="6"/>
      <w:r w:rsidRPr="4AB179E4" w:rsidR="46B2595C">
        <w:rPr>
          <w:rFonts w:ascii="Times New Roman" w:hAnsi="Times New Roman" w:eastAsia="Times New Roman" w:cs="Times New Roman"/>
          <w:b w:val="1"/>
          <w:bCs w:val="1"/>
          <w:lang w:val="es-CO" w:eastAsia="es-MX"/>
        </w:rPr>
        <w:t>Referências</w:t>
      </w:r>
    </w:p>
    <w:p w:rsidRPr="00C43ACD" w:rsidR="00C43ACD" w:rsidP="00C43ACD" w:rsidRDefault="007C10F4" w14:paraId="5E7AB7F1" w14:textId="77777777">
      <w:pPr>
        <w:pStyle w:val="Bibliography"/>
        <w:spacing w:line="360" w:lineRule="auto"/>
        <w:rPr>
          <w:rFonts w:ascii="Times New Roman" w:hAnsi="Times New Roman" w:eastAsia="Times New Roman" w:cs="Times New Roman"/>
          <w:lang w:val="es-CO" w:eastAsia="es-MX"/>
        </w:rPr>
      </w:pPr>
      <w:r w:rsidRPr="00C43ACD">
        <w:rPr>
          <w:rFonts w:ascii="Times New Roman" w:hAnsi="Times New Roman" w:eastAsia="Times New Roman" w:cs="Times New Roman"/>
          <w:lang w:val="es-CO" w:eastAsia="es-MX"/>
        </w:rPr>
        <w:fldChar w:fldCharType="begin"/>
      </w:r>
      <w:r w:rsidRPr="00C43ACD" w:rsidR="000B1BA8">
        <w:rPr>
          <w:rFonts w:ascii="Times New Roman" w:hAnsi="Times New Roman" w:eastAsia="Times New Roman" w:cs="Times New Roman"/>
          <w:lang w:val="es-CO" w:eastAsia="es-MX"/>
        </w:rPr>
        <w:instrText xml:space="preserve"> ADDIN ZOTERO_BIBL {"uncited":[],"omitted":[],"custom":[]} CSL_BIBLIOGRAPHY </w:instrText>
      </w:r>
      <w:r w:rsidRPr="00C43ACD">
        <w:rPr>
          <w:rFonts w:ascii="Times New Roman" w:hAnsi="Times New Roman" w:eastAsia="Times New Roman" w:cs="Times New Roman"/>
          <w:lang w:val="es-CO" w:eastAsia="es-MX"/>
        </w:rPr>
        <w:fldChar w:fldCharType="separate"/>
      </w:r>
      <w:r w:rsidRPr="00C43ACD" w:rsidR="000B1BA8">
        <w:rPr>
          <w:rFonts w:ascii="Times New Roman" w:hAnsi="Times New Roman" w:eastAsia="Times New Roman" w:cs="Times New Roman"/>
          <w:lang w:val="es-CO" w:eastAsia="es-MX"/>
        </w:rPr>
        <w:t>Aprendeli. (2022, February 27). Cómo ahorrar tiempo en Word usando títulos y referencias cruzadas en figuras y tablas</w:t>
      </w:r>
      <w:r w:rsidRPr="00C43ACD" w:rsidR="003A5DD2">
        <w:rPr>
          <w:rFonts w:ascii="Times New Roman" w:hAnsi="Times New Roman" w:eastAsia="Times New Roman" w:cs="Times New Roman"/>
          <w:lang w:val="es-CO" w:eastAsia="es-MX"/>
        </w:rPr>
        <w:t xml:space="preserve"> [Video youtube]</w:t>
      </w:r>
      <w:r w:rsidRPr="00C43ACD" w:rsidR="000B1BA8">
        <w:rPr>
          <w:rFonts w:ascii="Times New Roman" w:hAnsi="Times New Roman" w:eastAsia="Times New Roman" w:cs="Times New Roman"/>
          <w:lang w:val="es-CO" w:eastAsia="es-MX"/>
        </w:rPr>
        <w:t>. https://www.youtube.com/watch?v=W7k47TCpgOM</w:t>
      </w:r>
    </w:p>
    <w:p w:rsidRPr="00C43ACD" w:rsidR="00C43ACD" w:rsidP="00C43ACD" w:rsidRDefault="00C43ACD" w14:paraId="49B24A27" w14:textId="6BE2CDC6">
      <w:pPr>
        <w:pStyle w:val="Bibliography"/>
        <w:spacing w:line="360" w:lineRule="auto"/>
        <w:rPr>
          <w:rFonts w:ascii="Times New Roman" w:hAnsi="Times New Roman" w:eastAsia="Times New Roman" w:cs="Times New Roman"/>
          <w:lang w:val="es-CO" w:eastAsia="es-MX"/>
        </w:rPr>
      </w:pPr>
      <w:r w:rsidRPr="00C43ACD">
        <w:rPr>
          <w:rFonts w:ascii="Times New Roman" w:hAnsi="Times New Roman" w:cs="Times New Roman"/>
          <w:lang w:val="es-CO" w:eastAsia="es-MX"/>
        </w:rPr>
        <w:t xml:space="preserve">Balsam, K. F., Martell, C. R., Jones, K. P. &amp; Safren, S. A. (2019). Affirmative cognitive behavior therapy with sexual and gender minority people. En G. Y. lwamasa &amp; P. A. Hays (Eds.), </w:t>
      </w:r>
      <w:r w:rsidRPr="00C43ACD">
        <w:rPr>
          <w:rFonts w:ascii="Times New Roman" w:hAnsi="Times New Roman" w:cs="Times New Roman"/>
          <w:i/>
          <w:iCs/>
          <w:lang w:val="es-CO" w:eastAsia="es-MX"/>
        </w:rPr>
        <w:t xml:space="preserve">Cultural/y responsive cognitive behavior therapy: Practice and supervision </w:t>
      </w:r>
      <w:r w:rsidRPr="00C43ACD">
        <w:rPr>
          <w:rFonts w:ascii="Times New Roman" w:hAnsi="Times New Roman" w:cs="Times New Roman"/>
          <w:lang w:val="es-CO" w:eastAsia="es-MX"/>
        </w:rPr>
        <w:t>(2nd ed., pp. 287</w:t>
      </w:r>
      <w:r w:rsidRPr="00C43ACD">
        <w:rPr>
          <w:rFonts w:ascii="Times New Roman" w:hAnsi="Times New Roman" w:eastAsia="Times New Roman" w:cs="Times New Roman"/>
          <w:lang w:val="es-CO" w:eastAsia="es-MX"/>
        </w:rPr>
        <w:t>–</w:t>
      </w:r>
      <w:r w:rsidRPr="00C43ACD">
        <w:rPr>
          <w:rFonts w:ascii="Times New Roman" w:hAnsi="Times New Roman" w:cs="Times New Roman"/>
          <w:lang w:val="es-CO" w:eastAsia="es-MX"/>
        </w:rPr>
        <w:t>314). American Psychological Association. https://doi.org/10.1037 /0000119-012</w:t>
      </w:r>
    </w:p>
    <w:p w:rsidRPr="00C43ACD" w:rsidR="000B1BA8" w:rsidP="00E6612A" w:rsidRDefault="000B1BA8" w14:paraId="6770A4E0" w14:textId="31C059C6">
      <w:pPr>
        <w:pStyle w:val="Bibliography"/>
        <w:spacing w:line="360" w:lineRule="auto"/>
        <w:rPr>
          <w:rFonts w:ascii="Times New Roman" w:hAnsi="Times New Roman" w:eastAsia="Times New Roman" w:cs="Times New Roman"/>
          <w:lang w:val="es-CO" w:eastAsia="es-MX"/>
        </w:rPr>
      </w:pPr>
      <w:r w:rsidRPr="00C43ACD">
        <w:rPr>
          <w:rFonts w:ascii="Times New Roman" w:hAnsi="Times New Roman" w:eastAsia="Times New Roman" w:cs="Times New Roman"/>
          <w:lang w:val="es-CO" w:eastAsia="es-MX"/>
        </w:rPr>
        <w:t xml:space="preserve">Carpintero, J., Villa-Dominguez, J., Tavera-Quiroz, M. J., Tavera-Quiroz, H. C., Kaźmierczak, B., Fábregas-Villegas, J. &amp; Canales, F. A. (2022). Application of a 2k–p Fractional Experimental Design in Coagulation-Flocculation Processes in the Treatment of Wastewater from a Slaughterhouse. Sustainability, 14(16), </w:t>
      </w:r>
      <w:r w:rsidRPr="00C43ACD" w:rsidR="003A5DD2">
        <w:rPr>
          <w:rFonts w:ascii="Times New Roman" w:hAnsi="Times New Roman" w:eastAsia="Times New Roman" w:cs="Times New Roman"/>
          <w:lang w:val="es-CO" w:eastAsia="es-MX"/>
        </w:rPr>
        <w:t>e</w:t>
      </w:r>
      <w:r w:rsidRPr="00C43ACD">
        <w:rPr>
          <w:rFonts w:ascii="Times New Roman" w:hAnsi="Times New Roman" w:eastAsia="Times New Roman" w:cs="Times New Roman"/>
          <w:lang w:val="es-CO" w:eastAsia="es-MX"/>
        </w:rPr>
        <w:t>10402. https://doi.org/10.3390/su141610402</w:t>
      </w:r>
    </w:p>
    <w:p w:rsidRPr="00C43ACD" w:rsidR="000B1BA8" w:rsidP="00E6612A" w:rsidRDefault="00C43ACD" w14:paraId="677222BA" w14:textId="324AE714">
      <w:pPr>
        <w:pStyle w:val="Bibliography"/>
        <w:spacing w:line="360" w:lineRule="auto"/>
        <w:rPr>
          <w:rFonts w:ascii="Times New Roman" w:hAnsi="Times New Roman" w:eastAsia="Times New Roman" w:cs="Times New Roman"/>
          <w:lang w:val="es-CO" w:eastAsia="es-MX"/>
        </w:rPr>
      </w:pPr>
      <w:r w:rsidRPr="00C43ACD">
        <w:rPr>
          <w:rFonts w:ascii="Times New Roman" w:hAnsi="Times New Roman" w:eastAsia="Times New Roman" w:cs="Times New Roman"/>
          <w:lang w:val="es-CO" w:eastAsia="es-MX"/>
        </w:rPr>
        <w:t>Centro de Profesorado de</w:t>
      </w:r>
      <w:r w:rsidRPr="00C43ACD" w:rsidR="000B1BA8">
        <w:rPr>
          <w:rFonts w:ascii="Times New Roman" w:hAnsi="Times New Roman" w:eastAsia="Times New Roman" w:cs="Times New Roman"/>
          <w:lang w:val="es-CO" w:eastAsia="es-MX"/>
        </w:rPr>
        <w:t xml:space="preserve"> Canarias. (2015). La taxonomía de Bloom, una herramienta imprescindible para enseñar y aprender</w:t>
      </w:r>
      <w:r w:rsidRPr="00C43ACD">
        <w:rPr>
          <w:rFonts w:ascii="Times New Roman" w:hAnsi="Times New Roman" w:eastAsia="Times New Roman" w:cs="Times New Roman"/>
          <w:lang w:val="es-CO" w:eastAsia="es-MX"/>
        </w:rPr>
        <w:t xml:space="preserve"> [Artículo de blog]</w:t>
      </w:r>
      <w:r w:rsidRPr="00C43ACD" w:rsidR="000B1BA8">
        <w:rPr>
          <w:rFonts w:ascii="Times New Roman" w:hAnsi="Times New Roman" w:eastAsia="Times New Roman" w:cs="Times New Roman"/>
          <w:lang w:val="es-CO" w:eastAsia="es-MX"/>
        </w:rPr>
        <w:t xml:space="preserve">. </w:t>
      </w:r>
      <w:r w:rsidRPr="00C43ACD">
        <w:rPr>
          <w:rFonts w:ascii="Times New Roman" w:hAnsi="Times New Roman" w:eastAsia="Times New Roman" w:cs="Times New Roman"/>
          <w:lang w:val="es-CO" w:eastAsia="es-MX"/>
        </w:rPr>
        <w:t>Gobierno de Canarias. .</w:t>
      </w:r>
      <w:r w:rsidRPr="00C43ACD" w:rsidR="000B1BA8">
        <w:rPr>
          <w:rFonts w:ascii="Times New Roman" w:hAnsi="Times New Roman" w:eastAsia="Times New Roman" w:cs="Times New Roman"/>
          <w:lang w:val="es-CO" w:eastAsia="es-MX"/>
        </w:rPr>
        <w:t>https://www3.gobiernodecanarias.org/medusa/edublog/cprofestenerifesur/2015/12/03/la-taxonomia-de-bloom-una-herramienta-imprescindible-para-ensenar-y-aprender/</w:t>
      </w:r>
    </w:p>
    <w:p w:rsidRPr="00C43ACD" w:rsidR="000B1BA8" w:rsidP="00E6612A" w:rsidRDefault="000B1BA8" w14:paraId="20AB355B" w14:textId="58765F20">
      <w:pPr>
        <w:pStyle w:val="Bibliography"/>
        <w:spacing w:line="360" w:lineRule="auto"/>
        <w:rPr>
          <w:rFonts w:ascii="Times New Roman" w:hAnsi="Times New Roman" w:eastAsia="Times New Roman" w:cs="Times New Roman"/>
          <w:lang w:val="es-CO" w:eastAsia="es-MX"/>
        </w:rPr>
      </w:pPr>
      <w:r w:rsidRPr="00C43ACD">
        <w:rPr>
          <w:rFonts w:ascii="Times New Roman" w:hAnsi="Times New Roman" w:eastAsia="Times New Roman" w:cs="Times New Roman"/>
          <w:lang w:val="es-CO" w:eastAsia="es-MX"/>
        </w:rPr>
        <w:t>GoProfe. (2022, February 13). ÍNDICE DE TABLAS Y FIGURAS SEGÚN LAS NORMAS APA 7ma EDICIÓN / 2022</w:t>
      </w:r>
      <w:r w:rsidRPr="00C43ACD" w:rsidR="003A5DD2">
        <w:rPr>
          <w:rFonts w:ascii="Times New Roman" w:hAnsi="Times New Roman" w:eastAsia="Times New Roman" w:cs="Times New Roman"/>
          <w:lang w:val="es-CO" w:eastAsia="es-MX"/>
        </w:rPr>
        <w:t xml:space="preserve"> [Video Youtube]</w:t>
      </w:r>
      <w:r w:rsidRPr="00C43ACD">
        <w:rPr>
          <w:rFonts w:ascii="Times New Roman" w:hAnsi="Times New Roman" w:eastAsia="Times New Roman" w:cs="Times New Roman"/>
          <w:lang w:val="es-CO" w:eastAsia="es-MX"/>
        </w:rPr>
        <w:t>. https://www.youtube.com/watch?v=eUkAPkA4cy8</w:t>
      </w:r>
    </w:p>
    <w:p w:rsidRPr="00C43ACD" w:rsidR="00CC1718" w:rsidP="00CC1718" w:rsidRDefault="00CC1718" w14:paraId="7248A414" w14:textId="73A4FAD0">
      <w:pPr>
        <w:pStyle w:val="Bibliography"/>
        <w:spacing w:line="360" w:lineRule="auto"/>
        <w:rPr>
          <w:rFonts w:ascii="Times New Roman" w:hAnsi="Times New Roman" w:eastAsia="Times New Roman" w:cs="Times New Roman"/>
          <w:lang w:val="es-CO" w:eastAsia="es-MX"/>
        </w:rPr>
      </w:pPr>
      <w:r w:rsidRPr="00CC1718">
        <w:rPr>
          <w:rFonts w:ascii="Times New Roman" w:hAnsi="Times New Roman" w:eastAsia="Times New Roman" w:cs="Times New Roman"/>
          <w:lang w:val="es-CO" w:eastAsia="es-MX"/>
        </w:rPr>
        <w:t>Harris, L.</w:t>
      </w:r>
      <w:r w:rsidRPr="00CC1718">
        <w:rPr>
          <w:rFonts w:ascii="Times New Roman" w:hAnsi="Times New Roman" w:eastAsia="Times New Roman" w:cs="Times New Roman"/>
          <w:b/>
          <w:bCs/>
          <w:lang w:val="es-CO" w:eastAsia="es-MX"/>
        </w:rPr>
        <w:t xml:space="preserve"> </w:t>
      </w:r>
      <w:r w:rsidRPr="00CC1718">
        <w:rPr>
          <w:rFonts w:ascii="Times New Roman" w:hAnsi="Times New Roman" w:eastAsia="Times New Roman" w:cs="Times New Roman"/>
          <w:lang w:val="es-CO" w:eastAsia="es-MX"/>
        </w:rPr>
        <w:t xml:space="preserve">(2014). </w:t>
      </w:r>
      <w:r w:rsidRPr="00CC1718">
        <w:rPr>
          <w:rFonts w:ascii="Times New Roman" w:hAnsi="Times New Roman" w:eastAsia="Times New Roman" w:cs="Times New Roman"/>
          <w:i/>
          <w:iCs/>
          <w:lang w:val="es-CO" w:eastAsia="es-MX"/>
        </w:rPr>
        <w:t>lnstructional leadership perceptions and practices of elementary</w:t>
      </w:r>
      <w:r w:rsidRPr="00C43ACD">
        <w:rPr>
          <w:rFonts w:ascii="Times New Roman" w:hAnsi="Times New Roman" w:eastAsia="Times New Roman" w:cs="Times New Roman"/>
          <w:i/>
          <w:iCs/>
          <w:lang w:val="es-CO" w:eastAsia="es-MX"/>
        </w:rPr>
        <w:t xml:space="preserve"> school leaders </w:t>
      </w:r>
      <w:r w:rsidRPr="00C43ACD">
        <w:rPr>
          <w:rFonts w:ascii="Times New Roman" w:hAnsi="Times New Roman" w:eastAsia="Times New Roman" w:cs="Times New Roman"/>
          <w:lang w:val="es-CO" w:eastAsia="es-MX"/>
        </w:rPr>
        <w:t>[Thesis doctoral, University of Virginia]. UVA Library. https://doi.org/10.18130/V31R6G</w:t>
      </w:r>
    </w:p>
    <w:p w:rsidRPr="00C43ACD" w:rsidR="000B1BA8" w:rsidP="00CC1718" w:rsidRDefault="000B1BA8" w14:paraId="632A9A3B" w14:textId="298BC671">
      <w:pPr>
        <w:pStyle w:val="Bibliography"/>
        <w:spacing w:line="360" w:lineRule="auto"/>
        <w:rPr>
          <w:rFonts w:ascii="Times New Roman" w:hAnsi="Times New Roman" w:eastAsia="Times New Roman" w:cs="Times New Roman"/>
          <w:i/>
          <w:iCs/>
          <w:lang w:val="es-CO" w:eastAsia="es-MX"/>
        </w:rPr>
      </w:pPr>
      <w:r w:rsidRPr="00C43ACD">
        <w:rPr>
          <w:rFonts w:ascii="Times New Roman" w:hAnsi="Times New Roman" w:eastAsia="Times New Roman" w:cs="Times New Roman"/>
          <w:lang w:val="es-CO" w:eastAsia="es-MX"/>
        </w:rPr>
        <w:t>Hernández, R., Fernández, C.</w:t>
      </w:r>
      <w:r w:rsidRPr="00C43ACD" w:rsidR="003A5DD2">
        <w:rPr>
          <w:rFonts w:ascii="Times New Roman" w:hAnsi="Times New Roman" w:eastAsia="Times New Roman" w:cs="Times New Roman"/>
          <w:lang w:val="es-CO" w:eastAsia="es-MX"/>
        </w:rPr>
        <w:t xml:space="preserve"> y</w:t>
      </w:r>
      <w:r w:rsidRPr="00C43ACD">
        <w:rPr>
          <w:rFonts w:ascii="Times New Roman" w:hAnsi="Times New Roman" w:eastAsia="Times New Roman" w:cs="Times New Roman"/>
          <w:lang w:val="es-CO" w:eastAsia="es-MX"/>
        </w:rPr>
        <w:t xml:space="preserve"> Baptista, M. P. (2014). Metodología de la investigación (6a ed.). McGraw-Hill Education.</w:t>
      </w:r>
    </w:p>
    <w:p w:rsidRPr="00C43ACD" w:rsidR="000B1BA8" w:rsidP="00E6612A" w:rsidRDefault="000B1BA8" w14:paraId="746BAFC8" w14:textId="4EB02A6C">
      <w:pPr>
        <w:pStyle w:val="Bibliography"/>
        <w:spacing w:line="360" w:lineRule="auto"/>
        <w:rPr>
          <w:rFonts w:ascii="Times New Roman" w:hAnsi="Times New Roman" w:eastAsia="Times New Roman" w:cs="Times New Roman"/>
          <w:lang w:val="es-CO" w:eastAsia="es-MX"/>
        </w:rPr>
      </w:pPr>
      <w:r w:rsidRPr="00C43ACD">
        <w:rPr>
          <w:rFonts w:ascii="Times New Roman" w:hAnsi="Times New Roman" w:eastAsia="Times New Roman" w:cs="Times New Roman"/>
          <w:lang w:val="es-CO" w:eastAsia="es-MX"/>
        </w:rPr>
        <w:t>Jurasz, J., Canales, F. A., Kies, A., Guezgouz, M. &amp; Beluco, A. (2020). A review on the complementarity of renewable energy sources: Concept, metrics, application and future research directions. Solar Energy, 195, 703–724. https://doi.org/10.1016/j.solener.2019.11.087</w:t>
      </w:r>
    </w:p>
    <w:p w:rsidRPr="00C43ACD" w:rsidR="000B1BA8" w:rsidP="00E6612A" w:rsidRDefault="000B1BA8" w14:paraId="62439081" w14:textId="77777777">
      <w:pPr>
        <w:pStyle w:val="Bibliography"/>
        <w:spacing w:line="360" w:lineRule="auto"/>
        <w:rPr>
          <w:rFonts w:ascii="Times New Roman" w:hAnsi="Times New Roman" w:eastAsia="Times New Roman" w:cs="Times New Roman"/>
          <w:lang w:val="es-CO" w:eastAsia="es-MX"/>
        </w:rPr>
      </w:pPr>
      <w:r w:rsidRPr="00C43ACD">
        <w:rPr>
          <w:rFonts w:ascii="Times New Roman" w:hAnsi="Times New Roman" w:eastAsia="Times New Roman" w:cs="Times New Roman"/>
          <w:lang w:val="es-CO" w:eastAsia="es-MX"/>
        </w:rPr>
        <w:t>Llano-Restrepo, M. A. (2006). Redacción y publicación de artículos científicos. Ingeniería y Competitividad, 8(2), 112–127. https://doi.org/10.25100/iyc.v8i2.2506</w:t>
      </w:r>
    </w:p>
    <w:p w:rsidRPr="00C43ACD" w:rsidR="000B1BA8" w:rsidP="004D71F2" w:rsidRDefault="000B1BA8" w14:paraId="550B80A6" w14:textId="43D2DA0C">
      <w:pPr>
        <w:pStyle w:val="Bibliography"/>
        <w:spacing w:line="360" w:lineRule="auto"/>
        <w:rPr>
          <w:rFonts w:ascii="Times New Roman" w:hAnsi="Times New Roman" w:eastAsia="Times New Roman" w:cs="Times New Roman"/>
          <w:lang w:val="es-CO" w:eastAsia="es-MX"/>
        </w:rPr>
      </w:pPr>
      <w:r w:rsidRPr="00C43ACD">
        <w:rPr>
          <w:rFonts w:ascii="Times New Roman" w:hAnsi="Times New Roman" w:eastAsia="Times New Roman" w:cs="Times New Roman"/>
          <w:lang w:val="es-CO" w:eastAsia="es-MX"/>
        </w:rPr>
        <w:t>Sánchez, C. (2019</w:t>
      </w:r>
      <w:r w:rsidRPr="00C43ACD" w:rsidR="004D71F2">
        <w:rPr>
          <w:rFonts w:ascii="Times New Roman" w:hAnsi="Times New Roman" w:eastAsia="Times New Roman" w:cs="Times New Roman"/>
          <w:lang w:val="es-CO" w:eastAsia="es-MX"/>
        </w:rPr>
        <w:t>, 2 de agosto</w:t>
      </w:r>
      <w:r w:rsidRPr="00C43ACD">
        <w:rPr>
          <w:rFonts w:ascii="Times New Roman" w:hAnsi="Times New Roman" w:eastAsia="Times New Roman" w:cs="Times New Roman"/>
          <w:lang w:val="es-CO" w:eastAsia="es-MX"/>
        </w:rPr>
        <w:t>). Normas APA – 7ma (séptima) edición</w:t>
      </w:r>
      <w:r w:rsidRPr="00C43ACD" w:rsidR="004D71F2">
        <w:rPr>
          <w:rFonts w:ascii="Times New Roman" w:hAnsi="Times New Roman" w:eastAsia="Times New Roman" w:cs="Times New Roman"/>
          <w:lang w:val="es-CO" w:eastAsia="es-MX"/>
        </w:rPr>
        <w:t xml:space="preserve"> [Artículo de blog]</w:t>
      </w:r>
      <w:r w:rsidRPr="00C43ACD">
        <w:rPr>
          <w:rFonts w:ascii="Times New Roman" w:hAnsi="Times New Roman" w:eastAsia="Times New Roman" w:cs="Times New Roman"/>
          <w:lang w:val="es-CO" w:eastAsia="es-MX"/>
        </w:rPr>
        <w:t xml:space="preserve">. </w:t>
      </w:r>
      <w:r w:rsidRPr="00C43ACD" w:rsidR="004D71F2">
        <w:rPr>
          <w:rFonts w:ascii="Times New Roman" w:hAnsi="Times New Roman" w:eastAsia="Times New Roman" w:cs="Times New Roman"/>
          <w:lang w:val="es-CO" w:eastAsia="es-MX"/>
        </w:rPr>
        <w:t xml:space="preserve">Normas APA actualizadas (7a edición). </w:t>
      </w:r>
      <w:r w:rsidRPr="00C43ACD">
        <w:rPr>
          <w:rFonts w:ascii="Times New Roman" w:hAnsi="Times New Roman" w:eastAsia="Times New Roman" w:cs="Times New Roman"/>
          <w:lang w:val="es-CO" w:eastAsia="es-MX"/>
        </w:rPr>
        <w:t>https://normas-apa.org/</w:t>
      </w:r>
    </w:p>
    <w:p w:rsidRPr="00C43ACD" w:rsidR="000B1BA8" w:rsidP="00DD51B3" w:rsidRDefault="00DD51B3" w14:paraId="35534DB3" w14:textId="4F977E39">
      <w:pPr>
        <w:pStyle w:val="Bibliography"/>
        <w:spacing w:line="360" w:lineRule="auto"/>
        <w:rPr>
          <w:rFonts w:ascii="Times New Roman" w:hAnsi="Times New Roman" w:eastAsia="Times New Roman" w:cs="Times New Roman"/>
          <w:lang w:val="es-CO" w:eastAsia="es-MX"/>
        </w:rPr>
      </w:pPr>
      <w:r w:rsidRPr="00C43ACD">
        <w:rPr>
          <w:rFonts w:ascii="Times New Roman" w:hAnsi="Times New Roman" w:eastAsia="Times New Roman" w:cs="Times New Roman"/>
          <w:lang w:val="es-CO" w:eastAsia="es-MX"/>
        </w:rPr>
        <w:t>Contreras, J., Arenas, M., Acosta, L., Blanco, P., Boliva, D., Fernandez, J., Montaño, L. y Morales, L</w:t>
      </w:r>
      <w:r w:rsidRPr="00C43ACD" w:rsidR="000B1BA8">
        <w:rPr>
          <w:rFonts w:ascii="Times New Roman" w:hAnsi="Times New Roman" w:eastAsia="Times New Roman" w:cs="Times New Roman"/>
          <w:lang w:val="es-CO" w:eastAsia="es-MX"/>
        </w:rPr>
        <w:t>. (2022). Normas APA séptima edición. Aplicable a todos los programas de la Universidad de la Costa</w:t>
      </w:r>
      <w:r w:rsidRPr="00C43ACD" w:rsidR="003A5DD2">
        <w:rPr>
          <w:rFonts w:ascii="Times New Roman" w:hAnsi="Times New Roman" w:eastAsia="Times New Roman" w:cs="Times New Roman"/>
          <w:lang w:val="es-CO" w:eastAsia="es-MX"/>
        </w:rPr>
        <w:t xml:space="preserve"> [</w:t>
      </w:r>
      <w:r w:rsidRPr="00C43ACD">
        <w:rPr>
          <w:rFonts w:ascii="Times New Roman" w:hAnsi="Times New Roman" w:eastAsia="Times New Roman" w:cs="Times New Roman"/>
          <w:lang w:val="es-CO" w:eastAsia="es-MX"/>
        </w:rPr>
        <w:t>Presentación</w:t>
      </w:r>
      <w:r w:rsidRPr="00C43ACD" w:rsidR="003A5DD2">
        <w:rPr>
          <w:rFonts w:ascii="Times New Roman" w:hAnsi="Times New Roman" w:eastAsia="Times New Roman" w:cs="Times New Roman"/>
          <w:lang w:val="es-CO" w:eastAsia="es-MX"/>
        </w:rPr>
        <w:t>]</w:t>
      </w:r>
      <w:r w:rsidRPr="00C43ACD" w:rsidR="000B1BA8">
        <w:rPr>
          <w:rFonts w:ascii="Times New Roman" w:hAnsi="Times New Roman" w:eastAsia="Times New Roman" w:cs="Times New Roman"/>
          <w:lang w:val="es-CO" w:eastAsia="es-MX"/>
        </w:rPr>
        <w:t xml:space="preserve">. </w:t>
      </w:r>
      <w:r w:rsidRPr="00C43ACD">
        <w:rPr>
          <w:rFonts w:ascii="Times New Roman" w:hAnsi="Times New Roman" w:eastAsia="Times New Roman" w:cs="Times New Roman"/>
          <w:lang w:eastAsia="es-MX"/>
        </w:rPr>
        <w:t>Corporación Universidad de la Costa</w:t>
      </w:r>
      <w:r w:rsidRPr="00C43ACD">
        <w:rPr>
          <w:rFonts w:ascii="Times New Roman" w:hAnsi="Times New Roman" w:eastAsia="Times New Roman" w:cs="Times New Roman"/>
          <w:lang w:val="es-CO" w:eastAsia="es-MX"/>
        </w:rPr>
        <w:t xml:space="preserve">. </w:t>
      </w:r>
      <w:r w:rsidRPr="00C43ACD" w:rsidR="004D71F2">
        <w:rPr>
          <w:rFonts w:ascii="Times New Roman" w:hAnsi="Times New Roman" w:eastAsia="Times New Roman" w:cs="Times New Roman"/>
          <w:lang w:val="es-CO" w:eastAsia="es-MX"/>
        </w:rPr>
        <w:t>https://hdl.handle.net/11323/8584</w:t>
      </w:r>
    </w:p>
    <w:p w:rsidRPr="003A5DD2" w:rsidR="000C7324" w:rsidP="00E6612A" w:rsidRDefault="007C10F4" w14:paraId="2030310A" w14:textId="2E7F7A64">
      <w:pPr>
        <w:pStyle w:val="BodyText"/>
        <w:spacing w:line="360" w:lineRule="auto"/>
        <w:rPr>
          <w:rFonts w:ascii="Times New Roman" w:hAnsi="Times New Roman"/>
          <w:szCs w:val="22"/>
          <w:lang w:val="es-CO" w:eastAsia="es-MX"/>
        </w:rPr>
      </w:pPr>
      <w:r w:rsidRPr="00C43ACD">
        <w:rPr>
          <w:rFonts w:ascii="Times New Roman" w:hAnsi="Times New Roman"/>
          <w:szCs w:val="22"/>
          <w:lang w:val="es-CO" w:eastAsia="es-MX"/>
        </w:rPr>
        <w:fldChar w:fldCharType="end"/>
      </w:r>
    </w:p>
    <w:p w:rsidRPr="003A5DD2" w:rsidR="00042EF8" w:rsidP="00AE75F4" w:rsidRDefault="00042EF8" w14:paraId="1253B615" w14:textId="4AD86B97">
      <w:pPr>
        <w:pStyle w:val="NoSpacing"/>
        <w:spacing w:line="360" w:lineRule="auto"/>
        <w:jc w:val="left"/>
        <w:rPr>
          <w:rFonts w:ascii="Times New Roman" w:hAnsi="Times New Roman" w:eastAsia="Times New Roman" w:cs="Times New Roman"/>
          <w:lang w:val="es-CO" w:eastAsia="es-MX"/>
        </w:rPr>
      </w:pPr>
    </w:p>
    <w:sectPr w:rsidRPr="003A5DD2" w:rsidR="00042EF8" w:rsidSect="00AE75F4">
      <w:pgSz w:w="12240" w:h="15840" w:orient="portrait" w:code="1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341C16" w:rsidP="00C15B36" w:rsidRDefault="00341C16" w14:paraId="517CBACB" w14:textId="77777777">
      <w:pPr>
        <w:spacing w:after="0" w:line="240" w:lineRule="auto"/>
      </w:pPr>
      <w:r>
        <w:separator/>
      </w:r>
    </w:p>
    <w:p w:rsidR="00341C16" w:rsidRDefault="00341C16" w14:paraId="3916CC46" w14:textId="77777777"/>
  </w:endnote>
  <w:endnote w:type="continuationSeparator" w:id="0">
    <w:p w:rsidR="00341C16" w:rsidP="00C15B36" w:rsidRDefault="00341C16" w14:paraId="414F1A28" w14:textId="77777777">
      <w:pPr>
        <w:spacing w:after="0" w:line="240" w:lineRule="auto"/>
      </w:pPr>
      <w:r>
        <w:continuationSeparator/>
      </w:r>
    </w:p>
    <w:p w:rsidR="00341C16" w:rsidRDefault="00341C16" w14:paraId="12AB52EA" w14:textId="7777777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341C16" w:rsidP="00C15B36" w:rsidRDefault="00341C16" w14:paraId="2168ABCB" w14:textId="77777777">
      <w:pPr>
        <w:spacing w:after="0" w:line="240" w:lineRule="auto"/>
      </w:pPr>
      <w:r>
        <w:separator/>
      </w:r>
    </w:p>
    <w:p w:rsidR="00341C16" w:rsidRDefault="00341C16" w14:paraId="4793484D" w14:textId="77777777"/>
  </w:footnote>
  <w:footnote w:type="continuationSeparator" w:id="0">
    <w:p w:rsidR="00341C16" w:rsidP="00C15B36" w:rsidRDefault="00341C16" w14:paraId="36E61EF6" w14:textId="77777777">
      <w:pPr>
        <w:spacing w:after="0" w:line="240" w:lineRule="auto"/>
      </w:pPr>
      <w:r>
        <w:continuationSeparator/>
      </w:r>
    </w:p>
    <w:p w:rsidR="00341C16" w:rsidRDefault="00341C16" w14:paraId="353E8DEC" w14:textId="77777777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A103ED"/>
    <w:multiLevelType w:val="hybridMultilevel"/>
    <w:tmpl w:val="DD7EE1E8"/>
    <w:lvl w:ilvl="0" w:tplc="42E472C8">
      <w:start w:val="1"/>
      <w:numFmt w:val="decimal"/>
      <w:pStyle w:val="Prrafonumerado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6AA2DBD"/>
    <w:multiLevelType w:val="hybridMultilevel"/>
    <w:tmpl w:val="41782E70"/>
    <w:lvl w:ilvl="0" w:tplc="E0DE64BA">
      <w:start w:val="1"/>
      <w:numFmt w:val="bullet"/>
      <w:pStyle w:val="Listaconvietas1"/>
      <w:lvlText w:val=""/>
      <w:lvlJc w:val="left"/>
      <w:pPr>
        <w:ind w:left="1080" w:hanging="360"/>
      </w:pPr>
      <w:rPr>
        <w:rFonts w:hint="default" w:ascii="Symbol" w:hAnsi="Symbol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65356009"/>
    <w:multiLevelType w:val="multilevel"/>
    <w:tmpl w:val="E8B2B87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 w16cid:durableId="1698576928">
    <w:abstractNumId w:val="0"/>
  </w:num>
  <w:num w:numId="2" w16cid:durableId="1265843846">
    <w:abstractNumId w:val="0"/>
    <w:lvlOverride w:ilvl="0">
      <w:startOverride w:val="1"/>
    </w:lvlOverride>
  </w:num>
  <w:num w:numId="3" w16cid:durableId="1929995719">
    <w:abstractNumId w:val="1"/>
  </w:num>
  <w:num w:numId="4" w16cid:durableId="581643897">
    <w:abstractNumId w:val="2"/>
  </w:num>
</w:numbering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p14">
  <w:zoom w:percent="120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trackRevisions w:val="false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tDA1N7EwMDIztTQ3tbRQ0lEKTi0uzszPAykwrAUAXHuNDCwAAAA="/>
  </w:docVars>
  <w:rsids>
    <w:rsidRoot w:val="00C606F4"/>
    <w:rsid w:val="00042EF8"/>
    <w:rsid w:val="00043AD8"/>
    <w:rsid w:val="00057E47"/>
    <w:rsid w:val="00095B43"/>
    <w:rsid w:val="000A167F"/>
    <w:rsid w:val="000B1BA8"/>
    <w:rsid w:val="000C4D6D"/>
    <w:rsid w:val="000C7324"/>
    <w:rsid w:val="00122087"/>
    <w:rsid w:val="00123D20"/>
    <w:rsid w:val="00136E22"/>
    <w:rsid w:val="001470CF"/>
    <w:rsid w:val="00165874"/>
    <w:rsid w:val="00185E1F"/>
    <w:rsid w:val="001C45A2"/>
    <w:rsid w:val="001D164C"/>
    <w:rsid w:val="001D2F25"/>
    <w:rsid w:val="001D37DC"/>
    <w:rsid w:val="001E60C6"/>
    <w:rsid w:val="001E6D84"/>
    <w:rsid w:val="00201571"/>
    <w:rsid w:val="00207569"/>
    <w:rsid w:val="002337C9"/>
    <w:rsid w:val="00234AD8"/>
    <w:rsid w:val="002378ED"/>
    <w:rsid w:val="002474FA"/>
    <w:rsid w:val="0025399C"/>
    <w:rsid w:val="002704AA"/>
    <w:rsid w:val="00295C8F"/>
    <w:rsid w:val="002B0DB3"/>
    <w:rsid w:val="002B668E"/>
    <w:rsid w:val="002D0029"/>
    <w:rsid w:val="0030271E"/>
    <w:rsid w:val="00322DE6"/>
    <w:rsid w:val="0032323D"/>
    <w:rsid w:val="0032419E"/>
    <w:rsid w:val="00341C16"/>
    <w:rsid w:val="003729D3"/>
    <w:rsid w:val="0039370F"/>
    <w:rsid w:val="0039498A"/>
    <w:rsid w:val="003A5DD2"/>
    <w:rsid w:val="003D1737"/>
    <w:rsid w:val="003F705F"/>
    <w:rsid w:val="00401BBA"/>
    <w:rsid w:val="00405613"/>
    <w:rsid w:val="00422F4A"/>
    <w:rsid w:val="00431FFE"/>
    <w:rsid w:val="004940E6"/>
    <w:rsid w:val="004A7316"/>
    <w:rsid w:val="004D254A"/>
    <w:rsid w:val="004D71F2"/>
    <w:rsid w:val="00501DCF"/>
    <w:rsid w:val="00541C39"/>
    <w:rsid w:val="005443FB"/>
    <w:rsid w:val="00565CB2"/>
    <w:rsid w:val="00585323"/>
    <w:rsid w:val="005A3306"/>
    <w:rsid w:val="005D5BE3"/>
    <w:rsid w:val="005E44AA"/>
    <w:rsid w:val="0061474D"/>
    <w:rsid w:val="006263F1"/>
    <w:rsid w:val="00630FE3"/>
    <w:rsid w:val="00635D66"/>
    <w:rsid w:val="006405C3"/>
    <w:rsid w:val="00657126"/>
    <w:rsid w:val="006E512F"/>
    <w:rsid w:val="006E7D17"/>
    <w:rsid w:val="00701B27"/>
    <w:rsid w:val="007022EB"/>
    <w:rsid w:val="00731C66"/>
    <w:rsid w:val="00732E3C"/>
    <w:rsid w:val="00733FDE"/>
    <w:rsid w:val="00737318"/>
    <w:rsid w:val="007537E6"/>
    <w:rsid w:val="0077388B"/>
    <w:rsid w:val="007822A9"/>
    <w:rsid w:val="00792679"/>
    <w:rsid w:val="007970AC"/>
    <w:rsid w:val="007C10F4"/>
    <w:rsid w:val="007F035B"/>
    <w:rsid w:val="0087186C"/>
    <w:rsid w:val="00874328"/>
    <w:rsid w:val="00893787"/>
    <w:rsid w:val="008B02CB"/>
    <w:rsid w:val="008C68FA"/>
    <w:rsid w:val="008D2E81"/>
    <w:rsid w:val="008F310E"/>
    <w:rsid w:val="009210B7"/>
    <w:rsid w:val="00922AD6"/>
    <w:rsid w:val="00941186"/>
    <w:rsid w:val="00946E38"/>
    <w:rsid w:val="00952C62"/>
    <w:rsid w:val="00982CD2"/>
    <w:rsid w:val="009AB119"/>
    <w:rsid w:val="009D160D"/>
    <w:rsid w:val="009E689F"/>
    <w:rsid w:val="009F17CA"/>
    <w:rsid w:val="00A249D9"/>
    <w:rsid w:val="00A41706"/>
    <w:rsid w:val="00A57B59"/>
    <w:rsid w:val="00A655EA"/>
    <w:rsid w:val="00AA7138"/>
    <w:rsid w:val="00AB0BBF"/>
    <w:rsid w:val="00AD6FF6"/>
    <w:rsid w:val="00AE37B5"/>
    <w:rsid w:val="00AE75F4"/>
    <w:rsid w:val="00B15289"/>
    <w:rsid w:val="00B34A1A"/>
    <w:rsid w:val="00B43BA1"/>
    <w:rsid w:val="00B45DE0"/>
    <w:rsid w:val="00B77A6F"/>
    <w:rsid w:val="00BA12AC"/>
    <w:rsid w:val="00BB4736"/>
    <w:rsid w:val="00BC30BA"/>
    <w:rsid w:val="00C15B36"/>
    <w:rsid w:val="00C3692D"/>
    <w:rsid w:val="00C43ACD"/>
    <w:rsid w:val="00C606F4"/>
    <w:rsid w:val="00CC1718"/>
    <w:rsid w:val="00CF23C7"/>
    <w:rsid w:val="00CF29CB"/>
    <w:rsid w:val="00CF51A3"/>
    <w:rsid w:val="00D40926"/>
    <w:rsid w:val="00D43801"/>
    <w:rsid w:val="00DA195D"/>
    <w:rsid w:val="00DD51B3"/>
    <w:rsid w:val="00DE07D3"/>
    <w:rsid w:val="00DF667F"/>
    <w:rsid w:val="00E145B4"/>
    <w:rsid w:val="00E17697"/>
    <w:rsid w:val="00E44CD0"/>
    <w:rsid w:val="00E6612A"/>
    <w:rsid w:val="00E80035"/>
    <w:rsid w:val="00E94334"/>
    <w:rsid w:val="00F22121"/>
    <w:rsid w:val="00F33E94"/>
    <w:rsid w:val="00F36FA8"/>
    <w:rsid w:val="00F43152"/>
    <w:rsid w:val="00F72E47"/>
    <w:rsid w:val="00F84800"/>
    <w:rsid w:val="00FA4C6F"/>
    <w:rsid w:val="00FB3BB7"/>
    <w:rsid w:val="00FD71CA"/>
    <w:rsid w:val="00FE3A77"/>
    <w:rsid w:val="00FE7894"/>
    <w:rsid w:val="050A7445"/>
    <w:rsid w:val="069DC71E"/>
    <w:rsid w:val="083226A8"/>
    <w:rsid w:val="08A1299F"/>
    <w:rsid w:val="08F20FFB"/>
    <w:rsid w:val="0B41AFED"/>
    <w:rsid w:val="0BDB915E"/>
    <w:rsid w:val="0CFFB64F"/>
    <w:rsid w:val="0DFB1F5B"/>
    <w:rsid w:val="0EE481A6"/>
    <w:rsid w:val="10A793DF"/>
    <w:rsid w:val="10AD3E68"/>
    <w:rsid w:val="112D18DA"/>
    <w:rsid w:val="11F3215E"/>
    <w:rsid w:val="140DEB43"/>
    <w:rsid w:val="17458C05"/>
    <w:rsid w:val="178DE464"/>
    <w:rsid w:val="19BBD14F"/>
    <w:rsid w:val="1FBBF1FD"/>
    <w:rsid w:val="206AE72B"/>
    <w:rsid w:val="2475860E"/>
    <w:rsid w:val="251B533D"/>
    <w:rsid w:val="25FF216C"/>
    <w:rsid w:val="28082569"/>
    <w:rsid w:val="28C8F095"/>
    <w:rsid w:val="2A9B3E17"/>
    <w:rsid w:val="2CEC3370"/>
    <w:rsid w:val="2EC21851"/>
    <w:rsid w:val="2FB338C9"/>
    <w:rsid w:val="3023D432"/>
    <w:rsid w:val="3597B1AC"/>
    <w:rsid w:val="362539FA"/>
    <w:rsid w:val="3626EA37"/>
    <w:rsid w:val="364470AC"/>
    <w:rsid w:val="3BAD52EE"/>
    <w:rsid w:val="3D226D01"/>
    <w:rsid w:val="405709E6"/>
    <w:rsid w:val="444C3354"/>
    <w:rsid w:val="4564B1BB"/>
    <w:rsid w:val="458508EA"/>
    <w:rsid w:val="46B2595C"/>
    <w:rsid w:val="477EAA12"/>
    <w:rsid w:val="49972F09"/>
    <w:rsid w:val="4AB179E4"/>
    <w:rsid w:val="4B2CA676"/>
    <w:rsid w:val="4C932728"/>
    <w:rsid w:val="4D36AC2C"/>
    <w:rsid w:val="4D8539DE"/>
    <w:rsid w:val="4FD1FE0B"/>
    <w:rsid w:val="5094D0F7"/>
    <w:rsid w:val="515CE558"/>
    <w:rsid w:val="518F6E02"/>
    <w:rsid w:val="51B0EC0F"/>
    <w:rsid w:val="5581512B"/>
    <w:rsid w:val="572DCC61"/>
    <w:rsid w:val="57369652"/>
    <w:rsid w:val="58B8F1ED"/>
    <w:rsid w:val="5BE81527"/>
    <w:rsid w:val="5BF092AF"/>
    <w:rsid w:val="5D83E588"/>
    <w:rsid w:val="5F1FB5E9"/>
    <w:rsid w:val="5FACF74B"/>
    <w:rsid w:val="61664FC4"/>
    <w:rsid w:val="672AC7CE"/>
    <w:rsid w:val="677DA32F"/>
    <w:rsid w:val="68BFA7C3"/>
    <w:rsid w:val="6E8DCC45"/>
    <w:rsid w:val="6F4644C1"/>
    <w:rsid w:val="70CF01E9"/>
    <w:rsid w:val="78AEC442"/>
    <w:rsid w:val="78C64FA8"/>
    <w:rsid w:val="78E4A97F"/>
    <w:rsid w:val="7AA980FD"/>
    <w:rsid w:val="7B3AF5B0"/>
    <w:rsid w:val="7BB6A311"/>
    <w:rsid w:val="7C80EDDC"/>
    <w:rsid w:val="7CDC61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F04D868"/>
  <w15:chartTrackingRefBased/>
  <w15:docId w15:val="{8E8DE4BD-C72B-4B96-B721-6ABFCC05FFCD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 wp14">
  <w:docDefaults>
    <w:rPrDefault>
      <w:rPr>
        <w:rFonts w:asciiTheme="minorHAnsi" w:hAnsiTheme="minorHAnsi" w:eastAsia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1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uiPriority="35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uiPriority="1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uiPriority="37" w:semiHidden="1" w:unhideWhenUsed="1"/>
    <w:lsdException w:name="TOC Heading" w:uiPriority="39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rsid w:val="00401BBA"/>
  </w:style>
  <w:style w:type="paragraph" w:styleId="Heading1">
    <w:name w:val="heading 1"/>
    <w:aliases w:val="Nivel1"/>
    <w:basedOn w:val="Normal"/>
    <w:next w:val="BodyText"/>
    <w:link w:val="Heading1Char"/>
    <w:uiPriority w:val="1"/>
    <w:qFormat/>
    <w:rsid w:val="00A655EA"/>
    <w:pPr>
      <w:widowControl w:val="0"/>
      <w:autoSpaceDE w:val="0"/>
      <w:autoSpaceDN w:val="0"/>
      <w:spacing w:after="0" w:line="480" w:lineRule="auto"/>
      <w:jc w:val="center"/>
      <w:outlineLvl w:val="0"/>
    </w:pPr>
    <w:rPr>
      <w:rFonts w:ascii="Arial" w:hAnsi="Arial" w:eastAsia="Times New Roman" w:cs="Times New Roman"/>
      <w:b/>
      <w:bCs/>
      <w:szCs w:val="24"/>
      <w:lang w:val="es-419"/>
    </w:rPr>
  </w:style>
  <w:style w:type="paragraph" w:styleId="Heading2">
    <w:name w:val="heading 2"/>
    <w:aliases w:val="Nivel2"/>
    <w:basedOn w:val="Normal"/>
    <w:next w:val="BodyText"/>
    <w:link w:val="Heading2Char"/>
    <w:uiPriority w:val="9"/>
    <w:unhideWhenUsed/>
    <w:qFormat/>
    <w:rsid w:val="00A655EA"/>
    <w:pPr>
      <w:keepNext/>
      <w:keepLines/>
      <w:spacing w:after="0" w:line="480" w:lineRule="auto"/>
      <w:outlineLvl w:val="1"/>
    </w:pPr>
    <w:rPr>
      <w:rFonts w:ascii="Arial" w:hAnsi="Arial" w:eastAsiaTheme="majorEastAsia" w:cstheme="majorBidi"/>
      <w:b/>
      <w:szCs w:val="26"/>
      <w:lang w:val="es-419"/>
    </w:rPr>
  </w:style>
  <w:style w:type="paragraph" w:styleId="Heading3">
    <w:name w:val="heading 3"/>
    <w:aliases w:val="Nivel3"/>
    <w:basedOn w:val="Normal"/>
    <w:next w:val="BodyText"/>
    <w:link w:val="Heading3Char"/>
    <w:uiPriority w:val="9"/>
    <w:unhideWhenUsed/>
    <w:qFormat/>
    <w:rsid w:val="00B43BA1"/>
    <w:pPr>
      <w:keepNext/>
      <w:keepLines/>
      <w:spacing w:after="0" w:line="480" w:lineRule="auto"/>
      <w:outlineLvl w:val="2"/>
    </w:pPr>
    <w:rPr>
      <w:rFonts w:ascii="Arial" w:hAnsi="Arial" w:eastAsiaTheme="majorEastAsia" w:cstheme="majorBidi"/>
      <w:b/>
      <w:i/>
      <w:szCs w:val="24"/>
      <w:lang w:val="es-419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Title">
    <w:name w:val="Title"/>
    <w:aliases w:val="Título TG"/>
    <w:basedOn w:val="Normal"/>
    <w:next w:val="Normal"/>
    <w:link w:val="TitleChar"/>
    <w:uiPriority w:val="99"/>
    <w:qFormat/>
    <w:rsid w:val="00B43BA1"/>
    <w:pPr>
      <w:spacing w:after="960" w:line="480" w:lineRule="auto"/>
      <w:contextualSpacing/>
      <w:jc w:val="center"/>
    </w:pPr>
    <w:rPr>
      <w:rFonts w:ascii="Arial" w:hAnsi="Arial" w:eastAsiaTheme="majorEastAsia" w:cstheme="majorBidi"/>
      <w:b/>
      <w:spacing w:val="-10"/>
      <w:kern w:val="28"/>
      <w:szCs w:val="56"/>
      <w:lang w:val="es-419"/>
    </w:rPr>
  </w:style>
  <w:style w:type="character" w:styleId="TitleChar" w:customStyle="1">
    <w:name w:val="Title Char"/>
    <w:aliases w:val="Título TG Char"/>
    <w:basedOn w:val="DefaultParagraphFont"/>
    <w:link w:val="Title"/>
    <w:uiPriority w:val="10"/>
    <w:rsid w:val="00B43BA1"/>
    <w:rPr>
      <w:rFonts w:ascii="Arial" w:hAnsi="Arial" w:eastAsiaTheme="majorEastAsia" w:cstheme="majorBidi"/>
      <w:b/>
      <w:spacing w:val="-10"/>
      <w:kern w:val="28"/>
      <w:szCs w:val="56"/>
      <w:lang w:val="es-419"/>
    </w:rPr>
  </w:style>
  <w:style w:type="paragraph" w:styleId="NoSpacing">
    <w:name w:val="No Spacing"/>
    <w:aliases w:val="Sin Espacios Centrado"/>
    <w:uiPriority w:val="1"/>
    <w:qFormat/>
    <w:rsid w:val="00A655EA"/>
    <w:pPr>
      <w:spacing w:after="0" w:line="240" w:lineRule="auto"/>
      <w:jc w:val="center"/>
    </w:pPr>
    <w:rPr>
      <w:rFonts w:ascii="Arial" w:hAnsi="Arial"/>
      <w:lang w:val="es-419"/>
    </w:rPr>
  </w:style>
  <w:style w:type="paragraph" w:styleId="Header">
    <w:name w:val="header"/>
    <w:basedOn w:val="Normal"/>
    <w:link w:val="HeaderChar"/>
    <w:uiPriority w:val="99"/>
    <w:unhideWhenUsed/>
    <w:qFormat/>
    <w:rsid w:val="00A655EA"/>
    <w:pPr>
      <w:tabs>
        <w:tab w:val="center" w:pos="4680"/>
        <w:tab w:val="right" w:pos="9360"/>
      </w:tabs>
      <w:spacing w:after="0" w:line="240" w:lineRule="auto"/>
    </w:pPr>
    <w:rPr>
      <w:rFonts w:ascii="Arial" w:hAnsi="Arial" w:cs="Times New Roman"/>
      <w:szCs w:val="24"/>
    </w:rPr>
  </w:style>
  <w:style w:type="character" w:styleId="HeaderChar" w:customStyle="1">
    <w:name w:val="Header Char"/>
    <w:basedOn w:val="DefaultParagraphFont"/>
    <w:link w:val="Header"/>
    <w:uiPriority w:val="99"/>
    <w:rsid w:val="00A655EA"/>
    <w:rPr>
      <w:rFonts w:ascii="Arial" w:hAnsi="Arial" w:cs="Times New Roman"/>
      <w:szCs w:val="24"/>
    </w:rPr>
  </w:style>
  <w:style w:type="paragraph" w:styleId="Footer">
    <w:name w:val="footer"/>
    <w:basedOn w:val="Normal"/>
    <w:link w:val="FooterChar"/>
    <w:uiPriority w:val="99"/>
    <w:unhideWhenUsed/>
    <w:rsid w:val="00C15B36"/>
    <w:pPr>
      <w:tabs>
        <w:tab w:val="center" w:pos="4680"/>
        <w:tab w:val="right" w:pos="9360"/>
      </w:tabs>
      <w:spacing w:after="0" w:line="240" w:lineRule="auto"/>
    </w:pPr>
  </w:style>
  <w:style w:type="character" w:styleId="FooterChar" w:customStyle="1">
    <w:name w:val="Footer Char"/>
    <w:basedOn w:val="DefaultParagraphFont"/>
    <w:link w:val="Footer"/>
    <w:uiPriority w:val="99"/>
    <w:rsid w:val="00C15B36"/>
  </w:style>
  <w:style w:type="character" w:styleId="PlaceholderText">
    <w:name w:val="Placeholder Text"/>
    <w:basedOn w:val="DefaultParagraphFont"/>
    <w:uiPriority w:val="99"/>
    <w:semiHidden/>
    <w:rsid w:val="00C15B36"/>
    <w:rPr>
      <w:color w:val="808080"/>
    </w:rPr>
  </w:style>
  <w:style w:type="paragraph" w:styleId="BodyText">
    <w:name w:val="Body Text"/>
    <w:aliases w:val="Párrafo"/>
    <w:basedOn w:val="Normal"/>
    <w:link w:val="BodyTextChar"/>
    <w:uiPriority w:val="1"/>
    <w:qFormat/>
    <w:rsid w:val="00A655EA"/>
    <w:pPr>
      <w:widowControl w:val="0"/>
      <w:autoSpaceDE w:val="0"/>
      <w:autoSpaceDN w:val="0"/>
      <w:spacing w:after="0" w:line="480" w:lineRule="auto"/>
      <w:ind w:firstLine="720"/>
    </w:pPr>
    <w:rPr>
      <w:rFonts w:ascii="Arial" w:hAnsi="Arial" w:eastAsia="Times New Roman" w:cs="Times New Roman"/>
      <w:szCs w:val="24"/>
      <w:lang w:val="es-419"/>
    </w:rPr>
  </w:style>
  <w:style w:type="character" w:styleId="BodyTextChar" w:customStyle="1">
    <w:name w:val="Body Text Char"/>
    <w:aliases w:val="Párrafo Char"/>
    <w:basedOn w:val="DefaultParagraphFont"/>
    <w:link w:val="BodyText"/>
    <w:uiPriority w:val="1"/>
    <w:rsid w:val="00A655EA"/>
    <w:rPr>
      <w:rFonts w:ascii="Arial" w:hAnsi="Arial" w:eastAsia="Times New Roman" w:cs="Times New Roman"/>
      <w:szCs w:val="24"/>
      <w:lang w:val="es-419"/>
    </w:rPr>
  </w:style>
  <w:style w:type="character" w:styleId="Heading1Char" w:customStyle="1">
    <w:name w:val="Heading 1 Char"/>
    <w:aliases w:val="Nivel1 Char"/>
    <w:basedOn w:val="DefaultParagraphFont"/>
    <w:link w:val="Heading1"/>
    <w:uiPriority w:val="1"/>
    <w:rsid w:val="00A655EA"/>
    <w:rPr>
      <w:rFonts w:ascii="Arial" w:hAnsi="Arial" w:eastAsia="Times New Roman" w:cs="Times New Roman"/>
      <w:b/>
      <w:bCs/>
      <w:szCs w:val="24"/>
      <w:lang w:val="es-419"/>
    </w:rPr>
  </w:style>
  <w:style w:type="paragraph" w:styleId="Resumen" w:customStyle="1">
    <w:name w:val="Resumen"/>
    <w:basedOn w:val="BodyText"/>
    <w:qFormat/>
    <w:rsid w:val="00A655EA"/>
    <w:pPr>
      <w:ind w:firstLine="0"/>
    </w:pPr>
  </w:style>
  <w:style w:type="paragraph" w:styleId="Abstract" w:customStyle="1">
    <w:name w:val="Abstract"/>
    <w:basedOn w:val="Resumen"/>
    <w:qFormat/>
    <w:rsid w:val="00A655EA"/>
    <w:rPr>
      <w:lang w:val="en-US"/>
    </w:rPr>
  </w:style>
  <w:style w:type="character" w:styleId="Heading2Char" w:customStyle="1">
    <w:name w:val="Heading 2 Char"/>
    <w:aliases w:val="Nivel2 Char"/>
    <w:basedOn w:val="DefaultParagraphFont"/>
    <w:link w:val="Heading2"/>
    <w:uiPriority w:val="9"/>
    <w:rsid w:val="00A655EA"/>
    <w:rPr>
      <w:rFonts w:ascii="Arial" w:hAnsi="Arial" w:eastAsiaTheme="majorEastAsia" w:cstheme="majorBidi"/>
      <w:b/>
      <w:szCs w:val="26"/>
      <w:lang w:val="es-419"/>
    </w:rPr>
  </w:style>
  <w:style w:type="paragraph" w:styleId="Bibliography">
    <w:name w:val="Bibliography"/>
    <w:basedOn w:val="Normal"/>
    <w:next w:val="Normal"/>
    <w:uiPriority w:val="37"/>
    <w:unhideWhenUsed/>
    <w:rsid w:val="007C10F4"/>
    <w:pPr>
      <w:spacing w:after="0" w:line="480" w:lineRule="auto"/>
      <w:ind w:left="720" w:hanging="720"/>
    </w:pPr>
  </w:style>
  <w:style w:type="character" w:styleId="Heading3Char" w:customStyle="1">
    <w:name w:val="Heading 3 Char"/>
    <w:aliases w:val="Nivel3 Char"/>
    <w:basedOn w:val="DefaultParagraphFont"/>
    <w:link w:val="Heading3"/>
    <w:uiPriority w:val="9"/>
    <w:rsid w:val="00B43BA1"/>
    <w:rPr>
      <w:rFonts w:ascii="Arial" w:hAnsi="Arial" w:eastAsiaTheme="majorEastAsia" w:cstheme="majorBidi"/>
      <w:b/>
      <w:i/>
      <w:szCs w:val="24"/>
      <w:lang w:val="es-419"/>
    </w:rPr>
  </w:style>
  <w:style w:type="paragraph" w:styleId="Prrafonumerado" w:customStyle="1">
    <w:name w:val="Párrafo numerado"/>
    <w:basedOn w:val="BodyText"/>
    <w:qFormat/>
    <w:rsid w:val="001E6D84"/>
    <w:pPr>
      <w:numPr>
        <w:numId w:val="1"/>
      </w:numPr>
    </w:pPr>
  </w:style>
  <w:style w:type="paragraph" w:styleId="TOCHeading">
    <w:name w:val="TOC Heading"/>
    <w:basedOn w:val="Heading1"/>
    <w:next w:val="Normal"/>
    <w:uiPriority w:val="39"/>
    <w:unhideWhenUsed/>
    <w:rsid w:val="006263F1"/>
    <w:pPr>
      <w:keepNext/>
      <w:keepLines/>
      <w:widowControl/>
      <w:autoSpaceDE/>
      <w:autoSpaceDN/>
      <w:spacing w:before="240" w:line="259" w:lineRule="auto"/>
      <w:jc w:val="left"/>
      <w:outlineLvl w:val="9"/>
    </w:pPr>
    <w:rPr>
      <w:rFonts w:asciiTheme="majorHAnsi" w:hAnsiTheme="majorHAnsi" w:eastAsiaTheme="majorEastAsia" w:cstheme="majorBidi"/>
      <w:b w:val="0"/>
      <w:bCs w:val="0"/>
      <w:color w:val="2F5496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E07D3"/>
    <w:pPr>
      <w:tabs>
        <w:tab w:val="right" w:leader="dot" w:pos="9350"/>
      </w:tabs>
      <w:spacing w:after="100"/>
    </w:pPr>
    <w:rPr>
      <w:rFonts w:ascii="Arial" w:hAnsi="Arial"/>
    </w:rPr>
  </w:style>
  <w:style w:type="paragraph" w:styleId="TOC2">
    <w:name w:val="toc 2"/>
    <w:basedOn w:val="Normal"/>
    <w:next w:val="Normal"/>
    <w:autoRedefine/>
    <w:uiPriority w:val="39"/>
    <w:unhideWhenUsed/>
    <w:rsid w:val="00422F4A"/>
    <w:pPr>
      <w:spacing w:after="100"/>
      <w:ind w:left="220"/>
    </w:pPr>
    <w:rPr>
      <w:rFonts w:ascii="Arial" w:hAnsi="Arial"/>
    </w:rPr>
  </w:style>
  <w:style w:type="paragraph" w:styleId="TOC3">
    <w:name w:val="toc 3"/>
    <w:basedOn w:val="Normal"/>
    <w:next w:val="Normal"/>
    <w:autoRedefine/>
    <w:uiPriority w:val="39"/>
    <w:unhideWhenUsed/>
    <w:rsid w:val="00422F4A"/>
    <w:pPr>
      <w:spacing w:after="100"/>
      <w:ind w:left="440"/>
    </w:pPr>
    <w:rPr>
      <w:rFonts w:ascii="Arial" w:hAnsi="Arial"/>
    </w:rPr>
  </w:style>
  <w:style w:type="character" w:styleId="Hyperlink">
    <w:name w:val="Hyperlink"/>
    <w:basedOn w:val="DefaultParagraphFont"/>
    <w:uiPriority w:val="99"/>
    <w:unhideWhenUsed/>
    <w:rsid w:val="006263F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22F4A"/>
    <w:rPr>
      <w:color w:val="605E5C"/>
      <w:shd w:val="clear" w:color="auto" w:fill="E1DFDD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422F4A"/>
    <w:pPr>
      <w:spacing w:after="100"/>
      <w:ind w:left="660"/>
    </w:pPr>
    <w:rPr>
      <w:rFonts w:ascii="Arial" w:hAnsi="Arial"/>
    </w:rPr>
  </w:style>
  <w:style w:type="paragraph" w:styleId="Listaconvietas1" w:customStyle="1">
    <w:name w:val="Lista con viñetas1"/>
    <w:basedOn w:val="Prrafonumerado"/>
    <w:qFormat/>
    <w:rsid w:val="00F36FA8"/>
    <w:pPr>
      <w:numPr>
        <w:numId w:val="3"/>
      </w:numPr>
    </w:pPr>
  </w:style>
  <w:style w:type="paragraph" w:styleId="Citaenbloque40palabras" w:customStyle="1">
    <w:name w:val="Cita en bloque (&gt;40 palabras)"/>
    <w:basedOn w:val="BodyText"/>
    <w:qFormat/>
    <w:rsid w:val="00095B43"/>
    <w:pPr>
      <w:ind w:left="720"/>
    </w:pPr>
  </w:style>
  <w:style w:type="character" w:styleId="FollowedHyperlink">
    <w:name w:val="FollowedHyperlink"/>
    <w:basedOn w:val="DefaultParagraphFont"/>
    <w:uiPriority w:val="99"/>
    <w:semiHidden/>
    <w:unhideWhenUsed/>
    <w:rsid w:val="008B02CB"/>
    <w:rPr>
      <w:color w:val="954F72" w:themeColor="followedHyperlink"/>
      <w:u w:val="single"/>
    </w:rPr>
  </w:style>
  <w:style w:type="paragraph" w:styleId="Figura" w:customStyle="1">
    <w:name w:val="Figura"/>
    <w:basedOn w:val="BodyText"/>
    <w:qFormat/>
    <w:rsid w:val="00B45DE0"/>
    <w:pPr>
      <w:spacing w:line="240" w:lineRule="auto"/>
      <w:ind w:firstLine="0"/>
      <w:jc w:val="center"/>
    </w:pPr>
  </w:style>
  <w:style w:type="paragraph" w:styleId="Caption">
    <w:name w:val="caption"/>
    <w:basedOn w:val="Normal"/>
    <w:next w:val="Normal"/>
    <w:uiPriority w:val="35"/>
    <w:unhideWhenUsed/>
    <w:rsid w:val="001D2F2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tulodetablasyfiguras" w:customStyle="1">
    <w:name w:val="Título de tablas y figuras"/>
    <w:basedOn w:val="Caption"/>
    <w:qFormat/>
    <w:rsid w:val="00B45DE0"/>
    <w:pPr>
      <w:keepNext/>
      <w:spacing w:after="0" w:line="480" w:lineRule="auto"/>
    </w:pPr>
    <w:rPr>
      <w:rFonts w:ascii="Arial" w:hAnsi="Arial"/>
      <w:b/>
      <w:i w:val="0"/>
      <w:color w:val="auto"/>
      <w:sz w:val="22"/>
      <w:lang w:val="es-419"/>
    </w:rPr>
  </w:style>
  <w:style w:type="paragraph" w:styleId="Notadefigurasytablas" w:customStyle="1">
    <w:name w:val="Nota de figuras y tablas"/>
    <w:basedOn w:val="Ttulodetablasyfiguras"/>
    <w:qFormat/>
    <w:rsid w:val="00B45DE0"/>
    <w:pPr>
      <w:spacing w:before="240"/>
    </w:pPr>
    <w:rPr>
      <w:b w:val="0"/>
    </w:rPr>
  </w:style>
  <w:style w:type="character" w:styleId="Emphasis">
    <w:name w:val="Emphasis"/>
    <w:basedOn w:val="DefaultParagraphFont"/>
    <w:uiPriority w:val="20"/>
    <w:qFormat/>
    <w:rsid w:val="00136E22"/>
    <w:rPr>
      <w:i/>
      <w:iCs/>
    </w:rPr>
  </w:style>
  <w:style w:type="paragraph" w:styleId="TableofFigures">
    <w:name w:val="table of figures"/>
    <w:basedOn w:val="Normal"/>
    <w:next w:val="Normal"/>
    <w:uiPriority w:val="99"/>
    <w:unhideWhenUsed/>
    <w:rsid w:val="00A249D9"/>
    <w:pPr>
      <w:spacing w:after="0"/>
    </w:pPr>
  </w:style>
  <w:style w:type="paragraph" w:styleId="Indices" w:customStyle="1">
    <w:name w:val="Indices"/>
    <w:basedOn w:val="TableofFigures"/>
    <w:qFormat/>
    <w:rsid w:val="002D0029"/>
    <w:pPr>
      <w:tabs>
        <w:tab w:val="right" w:leader="dot" w:pos="9350"/>
      </w:tabs>
      <w:spacing w:line="480" w:lineRule="auto"/>
    </w:pPr>
    <w:rPr>
      <w:rFonts w:ascii="Arial" w:hAnsi="Arial"/>
      <w:i/>
      <w:noProof/>
    </w:rPr>
  </w:style>
  <w:style w:type="paragraph" w:styleId="Encabezadosprevios" w:customStyle="1">
    <w:name w:val="Encabezados previos"/>
    <w:basedOn w:val="NoSpacing"/>
    <w:qFormat/>
    <w:rsid w:val="00DE07D3"/>
    <w:pPr>
      <w:spacing w:line="480" w:lineRule="auto"/>
    </w:pPr>
    <w:rPr>
      <w:b/>
      <w:bCs/>
    </w:rPr>
  </w:style>
  <w:style w:type="table" w:styleId="TableGrid">
    <w:name w:val="Table Grid"/>
    <w:basedOn w:val="TableNormal"/>
    <w:uiPriority w:val="39"/>
    <w:rsid w:val="008D2E81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styleId="Tablaespaciosimple" w:customStyle="1">
    <w:name w:val="Tabla espacio simple"/>
    <w:basedOn w:val="NoSpacing"/>
    <w:qFormat/>
    <w:rsid w:val="00952C62"/>
    <w:pPr>
      <w:jc w:val="left"/>
    </w:pPr>
  </w:style>
  <w:style w:type="paragraph" w:styleId="Tabladobleespacio" w:customStyle="1">
    <w:name w:val="Tabla doble espacio"/>
    <w:basedOn w:val="Tablaespaciosimple"/>
    <w:qFormat/>
    <w:rsid w:val="001D37DC"/>
    <w:pPr>
      <w:spacing w:line="480" w:lineRule="auto"/>
      <w:jc w:val="center"/>
    </w:pPr>
    <w:rPr>
      <w:bCs/>
    </w:rPr>
  </w:style>
  <w:style w:type="paragraph" w:styleId="NormalWeb">
    <w:name w:val="Normal (Web)"/>
    <w:basedOn w:val="Normal"/>
    <w:uiPriority w:val="99"/>
    <w:unhideWhenUsed/>
    <w:rsid w:val="00731C66"/>
    <w:pPr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sz w:val="24"/>
      <w:szCs w:val="24"/>
      <w:lang w:val="es-CO" w:eastAsia="es-MX"/>
    </w:rPr>
  </w:style>
  <w:style w:type="character" w:styleId="apple-converted-space" w:customStyle="1">
    <w:name w:val="apple-converted-space"/>
    <w:basedOn w:val="DefaultParagraphFont"/>
    <w:rsid w:val="00731C66"/>
  </w:style>
  <w:style w:type="paragraph" w:styleId="ListParagraph">
    <w:name w:val="List Paragraph"/>
    <w:basedOn w:val="Normal"/>
    <w:uiPriority w:val="34"/>
    <w:rsid w:val="00AE75F4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AE75F4"/>
    <w:rPr>
      <w:b/>
      <w:bCs/>
    </w:rPr>
  </w:style>
  <w:style w:type="paragraph" w:styleId="Ningnestilodeprrafo" w:customStyle="1">
    <w:name w:val="[Ningún estilo de párrafo]"/>
    <w:rsid w:val="00F84800"/>
    <w:pPr>
      <w:autoSpaceDE w:val="0"/>
      <w:autoSpaceDN w:val="0"/>
      <w:adjustRightInd w:val="0"/>
      <w:spacing w:after="0" w:line="288" w:lineRule="auto"/>
      <w:textAlignment w:val="center"/>
    </w:pPr>
    <w:rPr>
      <w:rFonts w:ascii="Times New Roman" w:hAnsi="Times New Roman" w:cs="Times New Roman"/>
      <w:color w:val="000000"/>
      <w:sz w:val="24"/>
      <w:szCs w:val="24"/>
      <w:lang w:val="es-ES_tradnl"/>
    </w:rPr>
  </w:style>
  <w:style w:type="paragraph" w:styleId="td" w:customStyle="1">
    <w:name w:val="td"/>
    <w:basedOn w:val="Normal"/>
    <w:uiPriority w:val="99"/>
    <w:rsid w:val="00F84800"/>
    <w:pPr>
      <w:suppressAutoHyphens/>
      <w:autoSpaceDE w:val="0"/>
      <w:autoSpaceDN w:val="0"/>
      <w:adjustRightInd w:val="0"/>
      <w:spacing w:after="0" w:line="288" w:lineRule="auto"/>
      <w:textAlignment w:val="center"/>
    </w:pPr>
    <w:rPr>
      <w:rFonts w:ascii="Century Schoolbook" w:hAnsi="Century Schoolbook" w:cs="Century Schoolbook"/>
      <w:color w:val="000000"/>
      <w:sz w:val="24"/>
      <w:szCs w:val="24"/>
      <w:lang w:val="es-ES_tradnl"/>
    </w:rPr>
  </w:style>
  <w:style w:type="paragraph" w:styleId="article" w:customStyle="1">
    <w:name w:val="article"/>
    <w:basedOn w:val="Normal"/>
    <w:uiPriority w:val="99"/>
    <w:rsid w:val="00F84800"/>
    <w:pPr>
      <w:tabs>
        <w:tab w:val="left" w:pos="0"/>
      </w:tabs>
      <w:suppressAutoHyphens/>
      <w:autoSpaceDE w:val="0"/>
      <w:autoSpaceDN w:val="0"/>
      <w:adjustRightInd w:val="0"/>
      <w:spacing w:before="567" w:after="170" w:line="288" w:lineRule="auto"/>
      <w:textAlignment w:val="center"/>
    </w:pPr>
    <w:rPr>
      <w:rFonts w:ascii="Century Schoolbook" w:hAnsi="Century Schoolbook" w:cs="Century Schoolbook"/>
      <w:color w:val="000000"/>
      <w:sz w:val="36"/>
      <w:szCs w:val="36"/>
      <w:lang w:val="es-ES_tradnl"/>
    </w:rPr>
  </w:style>
  <w:style w:type="paragraph" w:styleId="artcleEnglish" w:customStyle="1">
    <w:name w:val="artícle English"/>
    <w:basedOn w:val="article"/>
    <w:uiPriority w:val="99"/>
    <w:rsid w:val="00F84800"/>
    <w:pPr>
      <w:spacing w:before="113"/>
    </w:pPr>
    <w:rPr>
      <w:lang w:val="en-US"/>
    </w:rPr>
  </w:style>
  <w:style w:type="paragraph" w:styleId="contrib" w:customStyle="1">
    <w:name w:val="contrib"/>
    <w:basedOn w:val="Normal"/>
    <w:next w:val="aff"/>
    <w:uiPriority w:val="99"/>
    <w:rsid w:val="00F84800"/>
    <w:pPr>
      <w:suppressAutoHyphens/>
      <w:autoSpaceDE w:val="0"/>
      <w:autoSpaceDN w:val="0"/>
      <w:adjustRightInd w:val="0"/>
      <w:spacing w:before="113" w:after="0" w:line="288" w:lineRule="auto"/>
      <w:textAlignment w:val="center"/>
    </w:pPr>
    <w:rPr>
      <w:rFonts w:ascii="Century Schoolbook" w:hAnsi="Century Schoolbook" w:cs="Century Schoolbook"/>
      <w:b/>
      <w:bCs/>
      <w:color w:val="000000"/>
      <w:sz w:val="30"/>
      <w:szCs w:val="30"/>
    </w:rPr>
  </w:style>
  <w:style w:type="paragraph" w:styleId="aff" w:customStyle="1">
    <w:name w:val="aff"/>
    <w:basedOn w:val="contrib"/>
    <w:next w:val="email"/>
    <w:uiPriority w:val="99"/>
    <w:rsid w:val="00F84800"/>
    <w:rPr>
      <w:sz w:val="28"/>
      <w:szCs w:val="28"/>
    </w:rPr>
  </w:style>
  <w:style w:type="paragraph" w:styleId="forcite" w:customStyle="1">
    <w:name w:val="for cite"/>
    <w:basedOn w:val="Normal"/>
    <w:uiPriority w:val="99"/>
    <w:rsid w:val="00F84800"/>
    <w:pPr>
      <w:suppressAutoHyphens/>
      <w:autoSpaceDE w:val="0"/>
      <w:autoSpaceDN w:val="0"/>
      <w:adjustRightInd w:val="0"/>
      <w:spacing w:after="0" w:line="288" w:lineRule="auto"/>
      <w:textAlignment w:val="center"/>
    </w:pPr>
    <w:rPr>
      <w:rFonts w:ascii="Century Schoolbook" w:hAnsi="Century Schoolbook" w:cs="Century Schoolbook"/>
      <w:color w:val="000000"/>
      <w:w w:val="98"/>
    </w:rPr>
  </w:style>
  <w:style w:type="paragraph" w:styleId="abstract0" w:customStyle="1">
    <w:name w:val="abstract"/>
    <w:basedOn w:val="Normal"/>
    <w:uiPriority w:val="99"/>
    <w:rsid w:val="00F84800"/>
    <w:pPr>
      <w:autoSpaceDE w:val="0"/>
      <w:autoSpaceDN w:val="0"/>
      <w:adjustRightInd w:val="0"/>
      <w:spacing w:before="113" w:after="0" w:line="288" w:lineRule="auto"/>
      <w:ind w:left="170" w:right="170"/>
      <w:jc w:val="both"/>
      <w:textAlignment w:val="center"/>
    </w:pPr>
    <w:rPr>
      <w:rFonts w:ascii="Century Schoolbook" w:hAnsi="Century Schoolbook" w:cs="Century Schoolbook"/>
      <w:color w:val="000000"/>
      <w:w w:val="88"/>
      <w:sz w:val="26"/>
      <w:szCs w:val="26"/>
    </w:rPr>
  </w:style>
  <w:style w:type="paragraph" w:styleId="kw" w:customStyle="1">
    <w:name w:val="kw"/>
    <w:basedOn w:val="Normal"/>
    <w:uiPriority w:val="99"/>
    <w:rsid w:val="00F84800"/>
    <w:pPr>
      <w:suppressAutoHyphens/>
      <w:autoSpaceDE w:val="0"/>
      <w:autoSpaceDN w:val="0"/>
      <w:adjustRightInd w:val="0"/>
      <w:spacing w:before="113" w:after="0" w:line="288" w:lineRule="auto"/>
      <w:textAlignment w:val="center"/>
    </w:pPr>
    <w:rPr>
      <w:rFonts w:ascii="Century Schoolbook" w:hAnsi="Century Schoolbook" w:cs="Century Schoolbook"/>
      <w:color w:val="000000"/>
      <w:sz w:val="26"/>
      <w:szCs w:val="26"/>
    </w:rPr>
  </w:style>
  <w:style w:type="paragraph" w:styleId="email" w:customStyle="1">
    <w:name w:val="email"/>
    <w:basedOn w:val="contrib"/>
    <w:next w:val="contrib"/>
    <w:uiPriority w:val="99"/>
    <w:rsid w:val="00F84800"/>
    <w:pPr>
      <w:spacing w:before="0"/>
    </w:pPr>
    <w:rPr>
      <w:sz w:val="20"/>
      <w:szCs w:val="20"/>
    </w:rPr>
  </w:style>
  <w:style w:type="paragraph" w:styleId="history" w:customStyle="1">
    <w:name w:val="history"/>
    <w:basedOn w:val="Normal"/>
    <w:uiPriority w:val="99"/>
    <w:rsid w:val="00F84800"/>
    <w:pPr>
      <w:autoSpaceDE w:val="0"/>
      <w:autoSpaceDN w:val="0"/>
      <w:adjustRightInd w:val="0"/>
      <w:spacing w:before="113" w:after="113" w:line="288" w:lineRule="auto"/>
      <w:textAlignment w:val="center"/>
    </w:pPr>
    <w:rPr>
      <w:rFonts w:ascii="Century Schoolbook" w:hAnsi="Century Schoolbook" w:cs="Century Schoolbook"/>
      <w:color w:val="000000"/>
      <w:sz w:val="24"/>
      <w:szCs w:val="24"/>
      <w:lang w:val="es-ES_tradnl"/>
    </w:rPr>
  </w:style>
  <w:style w:type="paragraph" w:styleId="doi" w:customStyle="1">
    <w:name w:val="doi"/>
    <w:basedOn w:val="history"/>
    <w:next w:val="history"/>
    <w:uiPriority w:val="99"/>
    <w:rsid w:val="00F84800"/>
  </w:style>
  <w:style w:type="character" w:styleId="italic" w:customStyle="1">
    <w:name w:val="italic"/>
    <w:uiPriority w:val="99"/>
    <w:rsid w:val="00F84800"/>
    <w:rPr>
      <w:i/>
      <w:iCs/>
      <w:u w:val="none"/>
    </w:rPr>
  </w:style>
  <w:style w:type="character" w:styleId="Estilodecarcter1" w:customStyle="1">
    <w:name w:val="Estilo de carácter 1"/>
    <w:uiPriority w:val="99"/>
    <w:rsid w:val="00F84800"/>
    <w:rPr>
      <w:u w:val="none"/>
    </w:rPr>
  </w:style>
  <w:style w:type="character" w:styleId="bold" w:customStyle="1">
    <w:name w:val="bold"/>
    <w:uiPriority w:val="99"/>
    <w:rsid w:val="00F84800"/>
    <w:rPr>
      <w:b/>
      <w:bCs/>
      <w:color w:val="000000"/>
    </w:rPr>
  </w:style>
  <w:style w:type="character" w:styleId="sup" w:customStyle="1">
    <w:name w:val="sup"/>
    <w:uiPriority w:val="99"/>
    <w:rsid w:val="00F84800"/>
    <w:rPr>
      <w:w w:val="100"/>
      <w:position w:val="-2"/>
      <w:u w:val="none"/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D71F2"/>
    <w:pPr>
      <w:spacing w:after="0" w:line="240" w:lineRule="auto"/>
    </w:pPr>
    <w:rPr>
      <w:rFonts w:ascii="Consolas" w:hAnsi="Consolas"/>
      <w:sz w:val="20"/>
      <w:szCs w:val="20"/>
    </w:rPr>
  </w:style>
  <w:style w:type="character" w:styleId="HTMLPreformattedChar" w:customStyle="1">
    <w:name w:val="HTML Preformatted Char"/>
    <w:basedOn w:val="DefaultParagraphFont"/>
    <w:link w:val="HTMLPreformatted"/>
    <w:uiPriority w:val="99"/>
    <w:semiHidden/>
    <w:rsid w:val="004D71F2"/>
    <w:rPr>
      <w:rFonts w:ascii="Consolas" w:hAnsi="Consolas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233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07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83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34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747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995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586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090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268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599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710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101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077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53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fontTable" Target="fontTable.xml" Id="rId8" /><Relationship Type="http://schemas.openxmlformats.org/officeDocument/2006/relationships/styles" Target="styles.xml" Id="rId3" /><Relationship Type="http://schemas.openxmlformats.org/officeDocument/2006/relationships/endnotes" Target="endnotes.xml" Id="rId7" /><Relationship Type="http://schemas.openxmlformats.org/officeDocument/2006/relationships/customXml" Target="../customXml/item4.xml" Id="rId12" /><Relationship Type="http://schemas.openxmlformats.org/officeDocument/2006/relationships/numbering" Target="numbering.xml" Id="rId2" /><Relationship Type="http://schemas.openxmlformats.org/officeDocument/2006/relationships/customXml" Target="../customXml/item1.xml" Id="rId1" /><Relationship Type="http://schemas.openxmlformats.org/officeDocument/2006/relationships/footnotes" Target="footnotes.xml" Id="rId6" /><Relationship Type="http://schemas.openxmlformats.org/officeDocument/2006/relationships/customXml" Target="../customXml/item3.xml" Id="rId11" /><Relationship Type="http://schemas.openxmlformats.org/officeDocument/2006/relationships/webSettings" Target="webSettings.xml" Id="rId5" /><Relationship Type="http://schemas.openxmlformats.org/officeDocument/2006/relationships/customXml" Target="../customXml/item2.xml" Id="rId10" /><Relationship Type="http://schemas.openxmlformats.org/officeDocument/2006/relationships/settings" Target="settings.xml" Id="rId4" /><Relationship Type="http://schemas.openxmlformats.org/officeDocument/2006/relationships/theme" Target="theme/theme1.xml" Id="rId9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885F291230D3A64FA3C9C7DA469569CB" ma:contentTypeVersion="16" ma:contentTypeDescription="Crear nuevo documento." ma:contentTypeScope="" ma:versionID="d9a8e47979bca6ae6c7678f760de31d3">
  <xsd:schema xmlns:xsd="http://www.w3.org/2001/XMLSchema" xmlns:xs="http://www.w3.org/2001/XMLSchema" xmlns:p="http://schemas.microsoft.com/office/2006/metadata/properties" xmlns:ns2="feff0388-8e7a-4646-93b4-37cc94313cf4" xmlns:ns3="8154f1de-c63b-40a6-9c2a-a4fb762237b4" targetNamespace="http://schemas.microsoft.com/office/2006/metadata/properties" ma:root="true" ma:fieldsID="d793882b85b9b18ff9798e9e8e2cd32f" ns2:_="" ns3:_="">
    <xsd:import namespace="feff0388-8e7a-4646-93b4-37cc94313cf4"/>
    <xsd:import namespace="8154f1de-c63b-40a6-9c2a-a4fb762237b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2:lcf76f155ced4ddcb4097134ff3c332f" minOccurs="0"/>
                <xsd:element ref="ns3:TaxCatchAll" minOccurs="0"/>
                <xsd:element ref="ns2:MediaLengthInSeconds" minOccurs="0"/>
                <xsd:element ref="ns2:MediaServiceObjectDetectorVersion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ff0388-8e7a-4646-93b4-37cc94313cf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8" nillable="true" ma:taxonomy="true" ma:internalName="lcf76f155ced4ddcb4097134ff3c332f" ma:taxonomyFieldName="MediaServiceImageTags" ma:displayName="Etiquetas de imagen" ma:readOnly="false" ma:fieldId="{5cf76f15-5ced-4ddc-b409-7134ff3c332f}" ma:taxonomyMulti="true" ma:sspId="56db0523-8dfe-4deb-9afd-815207f3681f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LengthInSeconds" ma:index="20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bjectDetectorVersions" ma:index="2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154f1de-c63b-40a6-9c2a-a4fb762237b4" elementFormDefault="qualified">
    <xsd:import namespace="http://schemas.microsoft.com/office/2006/documentManagement/types"/>
    <xsd:import namespace="http://schemas.microsoft.com/office/infopath/2007/PartnerControls"/>
    <xsd:element name="TaxCatchAll" ma:index="19" nillable="true" ma:displayName="Taxonomy Catch All Column" ma:hidden="true" ma:list="{3ac52296-58fa-4426-a600-66b66d180b43}" ma:internalName="TaxCatchAll" ma:showField="CatchAllData" ma:web="8154f1de-c63b-40a6-9c2a-a4fb762237b4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22" nillable="true" ma:displayName="Compartid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3" nillable="true" ma:displayName="Detalles de uso compartido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8154f1de-c63b-40a6-9c2a-a4fb762237b4" xsi:nil="true"/>
    <lcf76f155ced4ddcb4097134ff3c332f xmlns="feff0388-8e7a-4646-93b4-37cc94313cf4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FEF4A5BC-3D81-4B3B-B3BB-084F3DC4FF58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27EBAA5-553D-4376-9576-44E1FBB8994E}"/>
</file>

<file path=customXml/itemProps3.xml><?xml version="1.0" encoding="utf-8"?>
<ds:datastoreItem xmlns:ds="http://schemas.openxmlformats.org/officeDocument/2006/customXml" ds:itemID="{F31C2806-352B-49C4-A67F-D3D113E52517}"/>
</file>

<file path=customXml/itemProps4.xml><?xml version="1.0" encoding="utf-8"?>
<ds:datastoreItem xmlns:ds="http://schemas.openxmlformats.org/officeDocument/2006/customXml" ds:itemID="{DD00D948-2A96-453D-AB64-94D1796BCAD6}"/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.dotm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</dc:creator>
  <cp:keywords/>
  <dc:description/>
  <cp:lastModifiedBy>GINDRI RAMOS CLAUDETE</cp:lastModifiedBy>
  <cp:revision>7</cp:revision>
  <dcterms:created xsi:type="dcterms:W3CDTF">2023-09-06T19:16:00Z</dcterms:created>
  <dcterms:modified xsi:type="dcterms:W3CDTF">2023-10-06T13:41:51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9"&gt;&lt;session id="MzlUgNRo"/&gt;&lt;style id="http://www.zotero.org/styles/apa" locale="en-US" hasBibliography="1" bibliographyStyleHasBeenSet="1"/&gt;&lt;prefs&gt;&lt;pref name="fieldType" value="Field"/&gt;&lt;/prefs&gt;&lt;/data&gt;</vt:lpwstr>
  </property>
  <property fmtid="{D5CDD505-2E9C-101B-9397-08002B2CF9AE}" pid="3" name="ContentTypeId">
    <vt:lpwstr>0x010100885F291230D3A64FA3C9C7DA469569CB</vt:lpwstr>
  </property>
  <property fmtid="{D5CDD505-2E9C-101B-9397-08002B2CF9AE}" pid="4" name="MediaServiceImageTags">
    <vt:lpwstr/>
  </property>
</Properties>
</file>